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70A" w:rsidRDefault="00C0670A" w:rsidP="00092A6C">
      <w:pPr>
        <w:pStyle w:val="Heading2"/>
      </w:pPr>
    </w:p>
    <w:sdt>
      <w:sdtPr>
        <w:rPr>
          <w:rFonts w:asciiTheme="minorHAnsi" w:eastAsiaTheme="minorHAnsi" w:hAnsiTheme="minorHAnsi" w:cstheme="minorBidi"/>
          <w:color w:val="auto"/>
          <w:sz w:val="22"/>
          <w:szCs w:val="22"/>
        </w:rPr>
        <w:id w:val="-644193894"/>
        <w:docPartObj>
          <w:docPartGallery w:val="Table of Contents"/>
          <w:docPartUnique/>
        </w:docPartObj>
      </w:sdtPr>
      <w:sdtEndPr>
        <w:rPr>
          <w:b/>
          <w:bCs/>
          <w:noProof/>
        </w:rPr>
      </w:sdtEndPr>
      <w:sdtContent>
        <w:p w:rsidR="00C0670A" w:rsidRDefault="00C0670A">
          <w:pPr>
            <w:pStyle w:val="TOCHeading"/>
          </w:pPr>
          <w:r>
            <w:t>Contents</w:t>
          </w:r>
        </w:p>
        <w:p w:rsidR="00C0670A" w:rsidRDefault="00C0670A">
          <w:pPr>
            <w:pStyle w:val="TOC2"/>
            <w:tabs>
              <w:tab w:val="right" w:leader="dot" w:pos="8780"/>
            </w:tabs>
            <w:rPr>
              <w:noProof/>
            </w:rPr>
          </w:pPr>
          <w:r>
            <w:rPr>
              <w:b/>
              <w:bCs/>
              <w:noProof/>
            </w:rPr>
            <w:fldChar w:fldCharType="begin"/>
          </w:r>
          <w:r>
            <w:rPr>
              <w:b/>
              <w:bCs/>
              <w:noProof/>
            </w:rPr>
            <w:instrText xml:space="preserve"> TOC \o "1-3" \h \z \u </w:instrText>
          </w:r>
          <w:r>
            <w:rPr>
              <w:b/>
              <w:bCs/>
              <w:noProof/>
            </w:rPr>
            <w:fldChar w:fldCharType="separate"/>
          </w:r>
          <w:hyperlink w:anchor="_Toc534297152" w:history="1">
            <w:r w:rsidRPr="00440092">
              <w:rPr>
                <w:rStyle w:val="Hyperlink"/>
                <w:noProof/>
              </w:rPr>
              <w:t>The Business Intelligence Concept</w:t>
            </w:r>
            <w:r>
              <w:rPr>
                <w:noProof/>
                <w:webHidden/>
              </w:rPr>
              <w:tab/>
            </w:r>
            <w:r>
              <w:rPr>
                <w:noProof/>
                <w:webHidden/>
              </w:rPr>
              <w:fldChar w:fldCharType="begin"/>
            </w:r>
            <w:r>
              <w:rPr>
                <w:noProof/>
                <w:webHidden/>
              </w:rPr>
              <w:instrText xml:space="preserve"> PAGEREF _Toc534297152 \h </w:instrText>
            </w:r>
            <w:r>
              <w:rPr>
                <w:noProof/>
                <w:webHidden/>
              </w:rPr>
            </w:r>
            <w:r>
              <w:rPr>
                <w:noProof/>
                <w:webHidden/>
              </w:rPr>
              <w:fldChar w:fldCharType="separate"/>
            </w:r>
            <w:r>
              <w:rPr>
                <w:noProof/>
                <w:webHidden/>
              </w:rPr>
              <w:t>2</w:t>
            </w:r>
            <w:r>
              <w:rPr>
                <w:noProof/>
                <w:webHidden/>
              </w:rPr>
              <w:fldChar w:fldCharType="end"/>
            </w:r>
          </w:hyperlink>
        </w:p>
        <w:p w:rsidR="00C0670A" w:rsidRDefault="008A1F4B">
          <w:pPr>
            <w:pStyle w:val="TOC2"/>
            <w:tabs>
              <w:tab w:val="right" w:leader="dot" w:pos="8780"/>
            </w:tabs>
            <w:rPr>
              <w:noProof/>
            </w:rPr>
          </w:pPr>
          <w:hyperlink w:anchor="_Toc534297153" w:history="1">
            <w:r w:rsidR="00C0670A" w:rsidRPr="00440092">
              <w:rPr>
                <w:rStyle w:val="Hyperlink"/>
                <w:noProof/>
              </w:rPr>
              <w:t>Business Intelligence Systems</w:t>
            </w:r>
            <w:r w:rsidR="00C0670A">
              <w:rPr>
                <w:noProof/>
                <w:webHidden/>
              </w:rPr>
              <w:tab/>
            </w:r>
            <w:r w:rsidR="00C0670A">
              <w:rPr>
                <w:noProof/>
                <w:webHidden/>
              </w:rPr>
              <w:fldChar w:fldCharType="begin"/>
            </w:r>
            <w:r w:rsidR="00C0670A">
              <w:rPr>
                <w:noProof/>
                <w:webHidden/>
              </w:rPr>
              <w:instrText xml:space="preserve"> PAGEREF _Toc534297153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8A1F4B">
          <w:pPr>
            <w:pStyle w:val="TOC2"/>
            <w:tabs>
              <w:tab w:val="right" w:leader="dot" w:pos="8780"/>
            </w:tabs>
            <w:rPr>
              <w:noProof/>
            </w:rPr>
          </w:pPr>
          <w:hyperlink w:anchor="_Toc534297154" w:history="1">
            <w:r w:rsidR="00C0670A" w:rsidRPr="00440092">
              <w:rPr>
                <w:rStyle w:val="Hyperlink"/>
                <w:noProof/>
              </w:rPr>
              <w:t>The Data Warehouse concept</w:t>
            </w:r>
            <w:r w:rsidR="00C0670A">
              <w:rPr>
                <w:noProof/>
                <w:webHidden/>
              </w:rPr>
              <w:tab/>
            </w:r>
            <w:r w:rsidR="00C0670A">
              <w:rPr>
                <w:noProof/>
                <w:webHidden/>
              </w:rPr>
              <w:fldChar w:fldCharType="begin"/>
            </w:r>
            <w:r w:rsidR="00C0670A">
              <w:rPr>
                <w:noProof/>
                <w:webHidden/>
              </w:rPr>
              <w:instrText xml:space="preserve"> PAGEREF _Toc534297154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8A1F4B">
          <w:pPr>
            <w:pStyle w:val="TOC2"/>
            <w:tabs>
              <w:tab w:val="right" w:leader="dot" w:pos="8780"/>
            </w:tabs>
            <w:rPr>
              <w:noProof/>
            </w:rPr>
          </w:pPr>
          <w:hyperlink w:anchor="_Toc534297155" w:history="1">
            <w:r w:rsidR="00C0670A" w:rsidRPr="00440092">
              <w:rPr>
                <w:rStyle w:val="Hyperlink"/>
                <w:noProof/>
              </w:rPr>
              <w:t>Extract, Transform, Load (ETL)</w:t>
            </w:r>
            <w:r w:rsidR="00C0670A">
              <w:rPr>
                <w:noProof/>
                <w:webHidden/>
              </w:rPr>
              <w:tab/>
            </w:r>
            <w:r w:rsidR="00C0670A">
              <w:rPr>
                <w:noProof/>
                <w:webHidden/>
              </w:rPr>
              <w:fldChar w:fldCharType="begin"/>
            </w:r>
            <w:r w:rsidR="00C0670A">
              <w:rPr>
                <w:noProof/>
                <w:webHidden/>
              </w:rPr>
              <w:instrText xml:space="preserve"> PAGEREF _Toc534297155 \h </w:instrText>
            </w:r>
            <w:r w:rsidR="00C0670A">
              <w:rPr>
                <w:noProof/>
                <w:webHidden/>
              </w:rPr>
            </w:r>
            <w:r w:rsidR="00C0670A">
              <w:rPr>
                <w:noProof/>
                <w:webHidden/>
              </w:rPr>
              <w:fldChar w:fldCharType="separate"/>
            </w:r>
            <w:r w:rsidR="00C0670A">
              <w:rPr>
                <w:noProof/>
                <w:webHidden/>
              </w:rPr>
              <w:t>3</w:t>
            </w:r>
            <w:r w:rsidR="00C0670A">
              <w:rPr>
                <w:noProof/>
                <w:webHidden/>
              </w:rPr>
              <w:fldChar w:fldCharType="end"/>
            </w:r>
          </w:hyperlink>
        </w:p>
        <w:p w:rsidR="00C0670A" w:rsidRDefault="008A1F4B">
          <w:pPr>
            <w:pStyle w:val="TOC2"/>
            <w:tabs>
              <w:tab w:val="right" w:leader="dot" w:pos="8780"/>
            </w:tabs>
            <w:rPr>
              <w:noProof/>
            </w:rPr>
          </w:pPr>
          <w:hyperlink w:anchor="_Toc534297156" w:history="1">
            <w:r w:rsidR="00C0670A" w:rsidRPr="00440092">
              <w:rPr>
                <w:rStyle w:val="Hyperlink"/>
                <w:noProof/>
              </w:rPr>
              <w:t>Evolution of ETL Architecture</w:t>
            </w:r>
            <w:r w:rsidR="00C0670A">
              <w:rPr>
                <w:noProof/>
                <w:webHidden/>
              </w:rPr>
              <w:tab/>
            </w:r>
            <w:r w:rsidR="00C0670A">
              <w:rPr>
                <w:noProof/>
                <w:webHidden/>
              </w:rPr>
              <w:fldChar w:fldCharType="begin"/>
            </w:r>
            <w:r w:rsidR="00C0670A">
              <w:rPr>
                <w:noProof/>
                <w:webHidden/>
              </w:rPr>
              <w:instrText xml:space="preserve"> PAGEREF _Toc534297156 \h </w:instrText>
            </w:r>
            <w:r w:rsidR="00C0670A">
              <w:rPr>
                <w:noProof/>
                <w:webHidden/>
              </w:rPr>
            </w:r>
            <w:r w:rsidR="00C0670A">
              <w:rPr>
                <w:noProof/>
                <w:webHidden/>
              </w:rPr>
              <w:fldChar w:fldCharType="separate"/>
            </w:r>
            <w:r w:rsidR="00C0670A">
              <w:rPr>
                <w:noProof/>
                <w:webHidden/>
              </w:rPr>
              <w:t>4</w:t>
            </w:r>
            <w:r w:rsidR="00C0670A">
              <w:rPr>
                <w:noProof/>
                <w:webHidden/>
              </w:rPr>
              <w:fldChar w:fldCharType="end"/>
            </w:r>
          </w:hyperlink>
        </w:p>
        <w:p w:rsidR="00C0670A" w:rsidRDefault="008A1F4B">
          <w:pPr>
            <w:pStyle w:val="TOC1"/>
            <w:tabs>
              <w:tab w:val="right" w:leader="dot" w:pos="8780"/>
            </w:tabs>
            <w:rPr>
              <w:noProof/>
            </w:rPr>
          </w:pPr>
          <w:hyperlink w:anchor="_Toc534297157" w:history="1">
            <w:r w:rsidR="00C0670A" w:rsidRPr="00440092">
              <w:rPr>
                <w:rStyle w:val="Hyperlink"/>
                <w:noProof/>
              </w:rPr>
              <w:t>Towards real-time Business Intelligence</w:t>
            </w:r>
            <w:r w:rsidR="00C0670A">
              <w:rPr>
                <w:noProof/>
                <w:webHidden/>
              </w:rPr>
              <w:tab/>
            </w:r>
            <w:r w:rsidR="00C0670A">
              <w:rPr>
                <w:noProof/>
                <w:webHidden/>
              </w:rPr>
              <w:fldChar w:fldCharType="begin"/>
            </w:r>
            <w:r w:rsidR="00C0670A">
              <w:rPr>
                <w:noProof/>
                <w:webHidden/>
              </w:rPr>
              <w:instrText xml:space="preserve"> PAGEREF _Toc534297157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8A1F4B">
          <w:pPr>
            <w:pStyle w:val="TOC2"/>
            <w:tabs>
              <w:tab w:val="right" w:leader="dot" w:pos="8780"/>
            </w:tabs>
            <w:rPr>
              <w:noProof/>
            </w:rPr>
          </w:pPr>
          <w:hyperlink w:anchor="_Toc534297158" w:history="1">
            <w:r w:rsidR="00C0670A" w:rsidRPr="00440092">
              <w:rPr>
                <w:rStyle w:val="Hyperlink"/>
                <w:noProof/>
              </w:rPr>
              <w:t>First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8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8A1F4B">
          <w:pPr>
            <w:pStyle w:val="TOC2"/>
            <w:tabs>
              <w:tab w:val="right" w:leader="dot" w:pos="8780"/>
            </w:tabs>
            <w:rPr>
              <w:noProof/>
            </w:rPr>
          </w:pPr>
          <w:hyperlink w:anchor="_Toc534297159" w:history="1">
            <w:r w:rsidR="00C0670A" w:rsidRPr="00440092">
              <w:rPr>
                <w:rStyle w:val="Hyperlink"/>
                <w:noProof/>
              </w:rPr>
              <w:t>Secon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9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8A1F4B">
          <w:pPr>
            <w:pStyle w:val="TOC2"/>
            <w:tabs>
              <w:tab w:val="right" w:leader="dot" w:pos="8780"/>
            </w:tabs>
            <w:rPr>
              <w:noProof/>
            </w:rPr>
          </w:pPr>
          <w:hyperlink w:anchor="_Toc534297160" w:history="1">
            <w:r w:rsidR="00C0670A" w:rsidRPr="00440092">
              <w:rPr>
                <w:rStyle w:val="Hyperlink"/>
                <w:noProof/>
              </w:rPr>
              <w:t>Thir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60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8A1F4B">
          <w:pPr>
            <w:pStyle w:val="TOC1"/>
            <w:tabs>
              <w:tab w:val="right" w:leader="dot" w:pos="8780"/>
            </w:tabs>
            <w:rPr>
              <w:noProof/>
            </w:rPr>
          </w:pPr>
          <w:hyperlink w:anchor="_Toc534297161" w:history="1">
            <w:r w:rsidR="00C0670A" w:rsidRPr="00440092">
              <w:rPr>
                <w:rStyle w:val="Hyperlink"/>
                <w:noProof/>
              </w:rPr>
              <w:t>Towards Real-time ETL</w:t>
            </w:r>
            <w:r w:rsidR="00C0670A">
              <w:rPr>
                <w:noProof/>
                <w:webHidden/>
              </w:rPr>
              <w:tab/>
            </w:r>
            <w:r w:rsidR="00C0670A">
              <w:rPr>
                <w:noProof/>
                <w:webHidden/>
              </w:rPr>
              <w:fldChar w:fldCharType="begin"/>
            </w:r>
            <w:r w:rsidR="00C0670A">
              <w:rPr>
                <w:noProof/>
                <w:webHidden/>
              </w:rPr>
              <w:instrText xml:space="preserve"> PAGEREF _Toc534297161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8A1F4B">
          <w:pPr>
            <w:pStyle w:val="TOC1"/>
            <w:tabs>
              <w:tab w:val="right" w:leader="dot" w:pos="8780"/>
            </w:tabs>
            <w:rPr>
              <w:noProof/>
            </w:rPr>
          </w:pPr>
          <w:hyperlink w:anchor="_Toc534297162" w:history="1">
            <w:r w:rsidR="00C0670A" w:rsidRPr="00440092">
              <w:rPr>
                <w:rStyle w:val="Hyperlink"/>
                <w:noProof/>
              </w:rPr>
              <w:t>ETL techniques - A comprehensive review</w:t>
            </w:r>
            <w:r w:rsidR="00C0670A">
              <w:rPr>
                <w:noProof/>
                <w:webHidden/>
              </w:rPr>
              <w:tab/>
            </w:r>
            <w:r w:rsidR="00C0670A">
              <w:rPr>
                <w:noProof/>
                <w:webHidden/>
              </w:rPr>
              <w:fldChar w:fldCharType="begin"/>
            </w:r>
            <w:r w:rsidR="00C0670A">
              <w:rPr>
                <w:noProof/>
                <w:webHidden/>
              </w:rPr>
              <w:instrText xml:space="preserve"> PAGEREF _Toc534297162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8A1F4B">
          <w:pPr>
            <w:pStyle w:val="TOC2"/>
            <w:tabs>
              <w:tab w:val="right" w:leader="dot" w:pos="8780"/>
            </w:tabs>
            <w:rPr>
              <w:noProof/>
            </w:rPr>
          </w:pPr>
          <w:hyperlink w:anchor="_Toc534297163" w:history="1">
            <w:r w:rsidR="00C0670A" w:rsidRPr="00440092">
              <w:rPr>
                <w:rStyle w:val="Hyperlink"/>
                <w:noProof/>
              </w:rPr>
              <w:t>Querying directly the source system for reporting</w:t>
            </w:r>
            <w:r w:rsidR="00C0670A">
              <w:rPr>
                <w:noProof/>
                <w:webHidden/>
              </w:rPr>
              <w:tab/>
            </w:r>
            <w:r w:rsidR="00C0670A">
              <w:rPr>
                <w:noProof/>
                <w:webHidden/>
              </w:rPr>
              <w:fldChar w:fldCharType="begin"/>
            </w:r>
            <w:r w:rsidR="00C0670A">
              <w:rPr>
                <w:noProof/>
                <w:webHidden/>
              </w:rPr>
              <w:instrText xml:space="preserve"> PAGEREF _Toc534297163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8A1F4B">
          <w:pPr>
            <w:pStyle w:val="TOC2"/>
            <w:tabs>
              <w:tab w:val="right" w:leader="dot" w:pos="8780"/>
            </w:tabs>
            <w:rPr>
              <w:noProof/>
            </w:rPr>
          </w:pPr>
          <w:hyperlink w:anchor="_Toc534297164" w:history="1">
            <w:r w:rsidR="00C0670A" w:rsidRPr="00440092">
              <w:rPr>
                <w:rStyle w:val="Hyperlink"/>
                <w:noProof/>
              </w:rPr>
              <w:t>Full load of the data source</w:t>
            </w:r>
            <w:r w:rsidR="00C0670A">
              <w:rPr>
                <w:noProof/>
                <w:webHidden/>
              </w:rPr>
              <w:tab/>
            </w:r>
            <w:r w:rsidR="00C0670A">
              <w:rPr>
                <w:noProof/>
                <w:webHidden/>
              </w:rPr>
              <w:fldChar w:fldCharType="begin"/>
            </w:r>
            <w:r w:rsidR="00C0670A">
              <w:rPr>
                <w:noProof/>
                <w:webHidden/>
              </w:rPr>
              <w:instrText xml:space="preserve"> PAGEREF _Toc534297164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8A1F4B">
          <w:pPr>
            <w:pStyle w:val="TOC2"/>
            <w:tabs>
              <w:tab w:val="right" w:leader="dot" w:pos="8780"/>
            </w:tabs>
            <w:rPr>
              <w:noProof/>
            </w:rPr>
          </w:pPr>
          <w:hyperlink w:anchor="_Toc534297165" w:history="1">
            <w:r w:rsidR="00C0670A" w:rsidRPr="00440092">
              <w:rPr>
                <w:rStyle w:val="Hyperlink"/>
                <w:noProof/>
              </w:rPr>
              <w:t>Process of Elimination</w:t>
            </w:r>
            <w:r w:rsidR="00C0670A">
              <w:rPr>
                <w:noProof/>
                <w:webHidden/>
              </w:rPr>
              <w:tab/>
            </w:r>
            <w:r w:rsidR="00C0670A">
              <w:rPr>
                <w:noProof/>
                <w:webHidden/>
              </w:rPr>
              <w:fldChar w:fldCharType="begin"/>
            </w:r>
            <w:r w:rsidR="00C0670A">
              <w:rPr>
                <w:noProof/>
                <w:webHidden/>
              </w:rPr>
              <w:instrText xml:space="preserve"> PAGEREF _Toc534297165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8A1F4B">
          <w:pPr>
            <w:pStyle w:val="TOC2"/>
            <w:tabs>
              <w:tab w:val="right" w:leader="dot" w:pos="8780"/>
            </w:tabs>
            <w:rPr>
              <w:noProof/>
            </w:rPr>
          </w:pPr>
          <w:hyperlink w:anchor="_Toc534297166" w:history="1">
            <w:r w:rsidR="00C0670A" w:rsidRPr="00440092">
              <w:rPr>
                <w:rStyle w:val="Hyperlink"/>
                <w:noProof/>
              </w:rPr>
              <w:t>Change Data Capture</w:t>
            </w:r>
            <w:r w:rsidR="00C0670A">
              <w:rPr>
                <w:noProof/>
                <w:webHidden/>
              </w:rPr>
              <w:tab/>
            </w:r>
            <w:r w:rsidR="00C0670A">
              <w:rPr>
                <w:noProof/>
                <w:webHidden/>
              </w:rPr>
              <w:fldChar w:fldCharType="begin"/>
            </w:r>
            <w:r w:rsidR="00C0670A">
              <w:rPr>
                <w:noProof/>
                <w:webHidden/>
              </w:rPr>
              <w:instrText xml:space="preserve"> PAGEREF _Toc534297166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8A1F4B">
          <w:pPr>
            <w:pStyle w:val="TOC3"/>
            <w:tabs>
              <w:tab w:val="right" w:leader="dot" w:pos="8780"/>
            </w:tabs>
            <w:rPr>
              <w:noProof/>
            </w:rPr>
          </w:pPr>
          <w:hyperlink w:anchor="_Toc534297167" w:history="1">
            <w:r w:rsidR="00C0670A" w:rsidRPr="00440092">
              <w:rPr>
                <w:rStyle w:val="Hyperlink"/>
                <w:noProof/>
              </w:rPr>
              <w:t>Timestamps</w:t>
            </w:r>
            <w:r w:rsidR="00C0670A">
              <w:rPr>
                <w:noProof/>
                <w:webHidden/>
              </w:rPr>
              <w:tab/>
            </w:r>
            <w:r w:rsidR="00C0670A">
              <w:rPr>
                <w:noProof/>
                <w:webHidden/>
              </w:rPr>
              <w:fldChar w:fldCharType="begin"/>
            </w:r>
            <w:r w:rsidR="00C0670A">
              <w:rPr>
                <w:noProof/>
                <w:webHidden/>
              </w:rPr>
              <w:instrText xml:space="preserve"> PAGEREF _Toc534297167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8A1F4B">
          <w:pPr>
            <w:pStyle w:val="TOC3"/>
            <w:tabs>
              <w:tab w:val="right" w:leader="dot" w:pos="8780"/>
            </w:tabs>
            <w:rPr>
              <w:noProof/>
            </w:rPr>
          </w:pPr>
          <w:hyperlink w:anchor="_Toc534297168" w:history="1">
            <w:r w:rsidR="00C0670A" w:rsidRPr="00440092">
              <w:rPr>
                <w:rStyle w:val="Hyperlink"/>
                <w:noProof/>
              </w:rPr>
              <w:t>Triggers</w:t>
            </w:r>
            <w:r w:rsidR="00C0670A">
              <w:rPr>
                <w:noProof/>
                <w:webHidden/>
              </w:rPr>
              <w:tab/>
            </w:r>
            <w:r w:rsidR="00C0670A">
              <w:rPr>
                <w:noProof/>
                <w:webHidden/>
              </w:rPr>
              <w:fldChar w:fldCharType="begin"/>
            </w:r>
            <w:r w:rsidR="00C0670A">
              <w:rPr>
                <w:noProof/>
                <w:webHidden/>
              </w:rPr>
              <w:instrText xml:space="preserve"> PAGEREF _Toc534297168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C0670A">
          <w:r>
            <w:rPr>
              <w:b/>
              <w:bCs/>
              <w:noProof/>
            </w:rPr>
            <w:fldChar w:fldCharType="end"/>
          </w:r>
        </w:p>
      </w:sdtContent>
    </w:sdt>
    <w:p w:rsidR="00C0670A" w:rsidRDefault="00C0670A" w:rsidP="00C0670A">
      <w:pPr>
        <w:rPr>
          <w:rFonts w:asciiTheme="majorHAnsi" w:eastAsiaTheme="majorEastAsia" w:hAnsiTheme="majorHAnsi" w:cstheme="majorBidi"/>
          <w:color w:val="2E74B5" w:themeColor="accent1" w:themeShade="BF"/>
          <w:sz w:val="26"/>
          <w:szCs w:val="26"/>
        </w:rPr>
      </w:pPr>
      <w:r>
        <w:br w:type="page"/>
      </w:r>
    </w:p>
    <w:p w:rsidR="00720B52" w:rsidRDefault="002B4AA6" w:rsidP="00092A6C">
      <w:pPr>
        <w:pStyle w:val="Heading2"/>
      </w:pPr>
      <w:bookmarkStart w:id="0" w:name="_Toc534297152"/>
      <w:r w:rsidRPr="00124259">
        <w:lastRenderedPageBreak/>
        <w:t>The Business Intelligence Concept</w:t>
      </w:r>
      <w:bookmarkEnd w:id="0"/>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ED75BF" w:rsidRPr="00ED75B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ED75BF" w:rsidRPr="00ED75B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bookmarkStart w:id="1" w:name="_Toc534297153"/>
      <w:r>
        <w:t>Business Intelligence Systems</w:t>
      </w:r>
      <w:bookmarkEnd w:id="1"/>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009C1CA4" w:rsidRPr="009C1CA4">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9C1CA4" w:rsidRPr="009C1CA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bookmarkStart w:id="2" w:name="_Toc534297154"/>
      <w:r>
        <w:t>The Data Warehouse concept</w:t>
      </w:r>
      <w:bookmarkEnd w:id="2"/>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ED75BF" w:rsidRPr="00ED75BF">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bookmarkStart w:id="3" w:name="_Toc534297155"/>
      <w:r>
        <w:t>Extract, Transform, Load (ETL)</w:t>
      </w:r>
      <w:bookmarkEnd w:id="3"/>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bookmarkStart w:id="4" w:name="_Toc534297156"/>
      <w:r>
        <w:t xml:space="preserve">Evolution of ETL </w:t>
      </w:r>
      <w:r w:rsidR="009C0C7F">
        <w:t>Architecture</w:t>
      </w:r>
      <w:bookmarkEnd w:id="4"/>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bookmarkStart w:id="5" w:name="_Toc534297157"/>
      <w:r w:rsidRPr="00FD5797">
        <w:t>Towards real-time Business Intelligence</w:t>
      </w:r>
      <w:bookmarkEnd w:id="5"/>
      <w:r w:rsidRPr="00FD5797">
        <w:t xml:space="preserve"> </w:t>
      </w:r>
    </w:p>
    <w:p w:rsidR="00FD5797" w:rsidRDefault="00FD5797" w:rsidP="00FD5797"/>
    <w:p w:rsidR="007E7A70" w:rsidRPr="00FD5797" w:rsidRDefault="007E7A70" w:rsidP="007E7A70">
      <w:pPr>
        <w:pStyle w:val="Heading2"/>
      </w:pPr>
      <w:bookmarkStart w:id="6" w:name="_Toc534297158"/>
      <w:r>
        <w:t>First generation of Business Intelligence Systems</w:t>
      </w:r>
      <w:bookmarkEnd w:id="6"/>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proofErr w:type="gramStart"/>
      <w:r w:rsidR="003F3ACF">
        <w:t>”.</w:t>
      </w:r>
      <w:proofErr w:type="gramEnd"/>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ED75BF" w:rsidRPr="00ED75BF">
        <w:rPr>
          <w:rFonts w:ascii="Calibri" w:hAnsi="Calibri" w:cs="Calibri"/>
          <w:bCs/>
        </w:rPr>
        <w:t>(Kimball and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9C1CA4" w:rsidRPr="009C1CA4">
        <w:rPr>
          <w:rFonts w:ascii="Calibri" w:hAnsi="Calibri" w:cs="Calibri"/>
          <w:bCs/>
        </w:rPr>
        <w:t>(GoldenGate,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bookmarkStart w:id="7" w:name="_Toc534297159"/>
      <w:r>
        <w:t>Second</w:t>
      </w:r>
      <w:r w:rsidRPr="002E19CC">
        <w:t xml:space="preserve"> generation of Business Intelligence Systems</w:t>
      </w:r>
      <w:bookmarkEnd w:id="7"/>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ED75BF" w:rsidRPr="00ED75BF">
        <w:rPr>
          <w:rFonts w:ascii="Calibri" w:hAnsi="Calibri" w:cs="Calibri"/>
          <w:bCs/>
        </w:rPr>
        <w:t>(Kimball and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bookmarkStart w:id="8" w:name="_Toc534297160"/>
      <w:r>
        <w:t>Third</w:t>
      </w:r>
      <w:r w:rsidRPr="00AC0FDB">
        <w:t xml:space="preserve"> generation of Business Intelligence Systems</w:t>
      </w:r>
      <w:bookmarkEnd w:id="8"/>
    </w:p>
    <w:p w:rsidR="009B3A7F" w:rsidRDefault="00A8432C" w:rsidP="003A5E9A">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w:t>
      </w:r>
      <w:r w:rsidR="00407E2D">
        <w:t xml:space="preserve">or Real-Time </w:t>
      </w:r>
      <w:r>
        <w:t>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ED75BF" w:rsidRPr="00ED75BF">
        <w:rPr>
          <w:rFonts w:ascii="Calibri" w:hAnsi="Calibri" w:cs="Calibri"/>
          <w:bCs/>
        </w:rPr>
        <w:t>(Nguyen Manh Tho and Tjoa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C1CA4" w:rsidRPr="009C1CA4">
        <w:rPr>
          <w:rFonts w:ascii="Calibri" w:hAnsi="Calibri" w:cs="Calibri"/>
          <w:bCs/>
        </w:rPr>
        <w:t>(Ali Raza Abbas, 2018)</w:t>
      </w:r>
      <w:r w:rsidR="009B3A7F">
        <w:fldChar w:fldCharType="end"/>
      </w:r>
      <w:r w:rsidR="009B3A7F">
        <w:t>.  A detailed description of this system is out of the sc</w:t>
      </w:r>
      <w:r w:rsidR="0049144F">
        <w:t xml:space="preserve">ope of this project, </w:t>
      </w:r>
      <w:r w:rsidR="0049144F">
        <w:lastRenderedPageBreak/>
        <w:t xml:space="preserve">however this 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w:t>
      </w:r>
      <w:r w:rsidR="00407E2D">
        <w:t>Many business</w:t>
      </w:r>
      <w:r w:rsidR="008178CE">
        <w:t xml:space="preserve"> intelligence systems </w:t>
      </w:r>
      <w:r w:rsidR="00407E2D">
        <w:t xml:space="preserve">of the third generation </w:t>
      </w:r>
      <w:r w:rsidR="008178CE">
        <w:t xml:space="preserve">are using real-time or near real-time ETL processes to drive </w:t>
      </w:r>
      <w:r w:rsidR="00407E2D">
        <w:t>performance and decision making.</w:t>
      </w:r>
    </w:p>
    <w:p w:rsidR="00407E2D" w:rsidRDefault="005764A4" w:rsidP="00407E2D">
      <w:pPr>
        <w:pStyle w:val="Heading1"/>
      </w:pPr>
      <w:bookmarkStart w:id="9" w:name="_Toc534297161"/>
      <w:r>
        <w:t>Towards Real-time ETL</w:t>
      </w:r>
      <w:bookmarkEnd w:id="9"/>
    </w:p>
    <w:p w:rsidR="00407E2D" w:rsidRDefault="00407E2D" w:rsidP="001A7B8E">
      <w:pPr>
        <w:spacing w:after="0" w:line="360" w:lineRule="auto"/>
        <w:jc w:val="both"/>
      </w:pPr>
      <w:r>
        <w:t xml:space="preserve">The analysis of the Business Intelligence systems of the previous paragraphs revealed also how the ETL techniques have evolved since the early years of the Business Intelligence. The </w:t>
      </w:r>
      <w:r w:rsidR="005764A4">
        <w:t>ETL window, which is defined as the duration of an ETL</w:t>
      </w:r>
      <w:r w:rsidR="00E37C66">
        <w:t>,</w:t>
      </w:r>
      <w:r w:rsidR="005764A4">
        <w:t xml:space="preserve"> is shrinking year by year and many business Intelligence projects require real-time data in the data warehouse. There are several reasons for this trend. </w:t>
      </w:r>
      <w:r w:rsidR="00E37C66">
        <w:fldChar w:fldCharType="begin"/>
      </w:r>
      <w:r w:rsidR="00E37C66">
        <w:instrText>ADDIN RW.CITE{{doc:5c2c99dce4b019468e61b6f9 Vassiliadis,Panos 2009}}</w:instrText>
      </w:r>
      <w:r w:rsidR="00E37C66">
        <w:fldChar w:fldCharType="separate"/>
      </w:r>
      <w:r w:rsidR="00ED75BF" w:rsidRPr="00ED75BF">
        <w:rPr>
          <w:rFonts w:ascii="Calibri" w:hAnsi="Calibri" w:cs="Calibri"/>
          <w:bCs/>
        </w:rPr>
        <w:t>(Vassiliadis and Simitsis, 2009)</w:t>
      </w:r>
      <w:r w:rsidR="00E37C66">
        <w:fldChar w:fldCharType="end"/>
      </w:r>
      <w:r w:rsidR="00A07BF9">
        <w:t xml:space="preserve"> have identified the following ones:</w:t>
      </w:r>
    </w:p>
    <w:p w:rsidR="00A07BF9" w:rsidRDefault="00A07BF9" w:rsidP="001A7B8E">
      <w:pPr>
        <w:pStyle w:val="ListParagraph"/>
        <w:numPr>
          <w:ilvl w:val="0"/>
          <w:numId w:val="1"/>
        </w:numPr>
        <w:spacing w:after="0" w:line="360" w:lineRule="auto"/>
        <w:jc w:val="both"/>
      </w:pPr>
      <w:r>
        <w:t>Many data sources are websites that change very often. If the ETL is not fast enough, important information may be lost.</w:t>
      </w:r>
    </w:p>
    <w:p w:rsidR="00A07BF9" w:rsidRDefault="00A07BF9" w:rsidP="00135FC0">
      <w:pPr>
        <w:pStyle w:val="ListParagraph"/>
        <w:numPr>
          <w:ilvl w:val="0"/>
          <w:numId w:val="1"/>
        </w:numPr>
        <w:spacing w:after="0" w:line="360" w:lineRule="auto"/>
        <w:jc w:val="both"/>
      </w:pPr>
      <w:r>
        <w:t xml:space="preserve">Due to increased competition, there is a strong requirement for bigger sales, better monitoring of </w:t>
      </w:r>
      <w:r w:rsidR="009D73CE">
        <w:t>the needs of the customers</w:t>
      </w:r>
      <w:r>
        <w:t xml:space="preserve">, </w:t>
      </w:r>
      <w:r w:rsidR="001A7B8E">
        <w:t xml:space="preserve">and a more accurate </w:t>
      </w:r>
      <w:r>
        <w:t>monitoring of the stock market</w:t>
      </w:r>
      <w:r w:rsidR="001A7B8E">
        <w:t>.</w:t>
      </w:r>
    </w:p>
    <w:p w:rsidR="00A07BF9" w:rsidRDefault="001A7B8E" w:rsidP="00135FC0">
      <w:pPr>
        <w:pStyle w:val="ListParagraph"/>
        <w:numPr>
          <w:ilvl w:val="0"/>
          <w:numId w:val="1"/>
        </w:numPr>
        <w:spacing w:after="0" w:line="360" w:lineRule="auto"/>
        <w:jc w:val="both"/>
      </w:pPr>
      <w:r>
        <w:t>G</w:t>
      </w:r>
      <w:r w:rsidR="00A07BF9">
        <w:t xml:space="preserve">lobalization of the economy e.g., </w:t>
      </w:r>
      <w:r>
        <w:t>a company can have many branches in areas</w:t>
      </w:r>
      <w:r w:rsidR="00A07BF9">
        <w:t xml:space="preserve"> with different time-zones</w:t>
      </w:r>
      <w:r>
        <w:t>.</w:t>
      </w:r>
    </w:p>
    <w:p w:rsidR="00407E2D" w:rsidRDefault="001A7B8E" w:rsidP="006109C8">
      <w:pPr>
        <w:spacing w:line="360" w:lineRule="auto"/>
        <w:jc w:val="both"/>
      </w:pPr>
      <w:r>
        <w:t>According to the authors, nowadays the ETL techniques are extracting less data from the operational system but faster and more frequently.</w:t>
      </w:r>
      <w:r w:rsidR="002A70BD">
        <w:t xml:space="preserve"> </w:t>
      </w:r>
    </w:p>
    <w:p w:rsidR="00337DA7" w:rsidRDefault="005764A4" w:rsidP="00644361">
      <w:pPr>
        <w:pStyle w:val="Heading1"/>
      </w:pPr>
      <w:bookmarkStart w:id="10" w:name="_Toc534297162"/>
      <w:r w:rsidRPr="005764A4">
        <w:t>ETL techniques - A comprehensive review</w:t>
      </w:r>
      <w:bookmarkEnd w:id="10"/>
    </w:p>
    <w:p w:rsidR="00006DEC" w:rsidRDefault="00006DEC" w:rsidP="00006DEC"/>
    <w:p w:rsidR="00006DEC" w:rsidRDefault="00006DEC" w:rsidP="002071EC">
      <w:pPr>
        <w:pStyle w:val="Heading2"/>
        <w:spacing w:line="360" w:lineRule="auto"/>
      </w:pPr>
      <w:bookmarkStart w:id="11" w:name="_Toc534297163"/>
      <w:r>
        <w:t>Querying directly the source system for reporting</w:t>
      </w:r>
      <w:bookmarkEnd w:id="11"/>
    </w:p>
    <w:p w:rsidR="006109C8" w:rsidRDefault="00156EDC" w:rsidP="002071EC">
      <w:pPr>
        <w:spacing w:line="360" w:lineRule="auto"/>
        <w:jc w:val="both"/>
      </w:pPr>
      <w:r>
        <w:t xml:space="preserve">This is the simplest method of pulling data from the source systems. An SQL query embedded in a reporting tool or applied directly by an SQL client </w:t>
      </w:r>
      <w:r w:rsidR="000A281E">
        <w:t>can pull the data needed from the operational system. In addition, SQL has become very powerful and can support many transformation functions such as creating derived fields, pivoting tables, advanced aggregations and calculations between values of different rows. The pulled</w:t>
      </w:r>
      <w:r w:rsidR="00242B53">
        <w:t xml:space="preserve"> data can be stored in a flat file or simply can be shown in a report or a dashboard. This method has significant advantages but also </w:t>
      </w:r>
      <w:r w:rsidR="00B66908">
        <w:t>limitations. A report or dashboard that queries directly the data source is</w:t>
      </w:r>
      <w:r w:rsidR="008212C3">
        <w:t xml:space="preserve"> updated in</w:t>
      </w:r>
      <w:r w:rsidR="00B66908">
        <w:t xml:space="preserve"> real-time: Each time a user runs the report, the data are </w:t>
      </w:r>
      <w:r w:rsidR="008212C3">
        <w:t xml:space="preserve">fresh and </w:t>
      </w:r>
      <w:r w:rsidR="00B66908">
        <w:t xml:space="preserve">up to date.  In addition, </w:t>
      </w:r>
      <w:r w:rsidR="009970BD">
        <w:t xml:space="preserve">the implementation of this method is easy </w:t>
      </w:r>
      <w:r w:rsidR="009970BD">
        <w:lastRenderedPageBreak/>
        <w:t xml:space="preserve">and can be done by non-technical users who have at least basic SQL skills. </w:t>
      </w:r>
      <w:r w:rsidR="009C1CA4">
        <w:t xml:space="preserve">However, as </w:t>
      </w:r>
      <w:r w:rsidR="009C1CA4">
        <w:fldChar w:fldCharType="begin"/>
      </w:r>
      <w:r w:rsidR="009C1CA4">
        <w:instrText>ADDIN RW.CITE{{doc:5c2cc33de4b0a5977d2eb46a McKenna,John 2011}}</w:instrText>
      </w:r>
      <w:r w:rsidR="009C1CA4">
        <w:fldChar w:fldCharType="separate"/>
      </w:r>
      <w:r w:rsidR="005E6398" w:rsidRPr="005E6398">
        <w:rPr>
          <w:rFonts w:ascii="Calibri" w:hAnsi="Calibri" w:cs="Calibri"/>
          <w:bCs/>
        </w:rPr>
        <w:t>(McKenna, 2011)</w:t>
      </w:r>
      <w:r w:rsidR="009C1CA4">
        <w:fldChar w:fldCharType="end"/>
      </w:r>
      <w:r w:rsidR="00D304FD">
        <w:t xml:space="preserve"> </w:t>
      </w:r>
      <w:r w:rsidR="00D7173F">
        <w:t xml:space="preserve">explains in his </w:t>
      </w:r>
      <w:r w:rsidR="00A30149">
        <w:t>work</w:t>
      </w:r>
      <w:r w:rsidR="00D7173F">
        <w:t xml:space="preserve">, this method can be used only if the data source contains all data needed and there is no requirement for integration with other data sources. </w:t>
      </w:r>
      <w:r w:rsidR="00A30149">
        <w:t xml:space="preserve">In practice, it is possible to link servers in a single SQL query as most database </w:t>
      </w:r>
      <w:r w:rsidR="00613091">
        <w:t>vendors’ supports this functionality</w:t>
      </w:r>
      <w:r w:rsidR="005E6398">
        <w:t xml:space="preserve">, e.g., the </w:t>
      </w:r>
      <w:proofErr w:type="spellStart"/>
      <w:r w:rsidR="005E6398">
        <w:t>dblink</w:t>
      </w:r>
      <w:proofErr w:type="spellEnd"/>
      <w:r w:rsidR="005E6398">
        <w:t xml:space="preserve"> for PostgreSQL databases </w:t>
      </w:r>
      <w:r w:rsidR="005E6398">
        <w:fldChar w:fldCharType="begin"/>
      </w:r>
      <w:r w:rsidR="005E6398">
        <w:instrText>ADDIN RW.CITE{{doc:5c2cf8e7e4b01d83aa5c5a96 PostgreSQL [No Information]}}</w:instrText>
      </w:r>
      <w:r w:rsidR="005E6398">
        <w:fldChar w:fldCharType="separate"/>
      </w:r>
      <w:r w:rsidR="00321D6A" w:rsidRPr="00321D6A">
        <w:rPr>
          <w:rFonts w:ascii="Calibri" w:hAnsi="Calibri" w:cs="Calibri"/>
          <w:bCs/>
        </w:rPr>
        <w:t>(PostgreSQL, 2019)</w:t>
      </w:r>
      <w:r w:rsidR="005E6398">
        <w:fldChar w:fldCharType="end"/>
      </w:r>
      <w:r w:rsidR="008212C3">
        <w:t xml:space="preserve"> </w:t>
      </w:r>
      <w:r w:rsidR="00613091">
        <w:t>but this</w:t>
      </w:r>
      <w:r w:rsidR="005E6398">
        <w:t xml:space="preserve"> can have a significant impact on the performance of the query .</w:t>
      </w:r>
      <w:r w:rsidR="00613091">
        <w:t>In addition, linking servers in the same query can lead to complex queries that are not easy to understand.</w:t>
      </w:r>
      <w:r w:rsidR="005E6398">
        <w:t xml:space="preserve"> A second drawback of </w:t>
      </w:r>
      <w:r w:rsidR="008212C3">
        <w:t>querying directly the data source</w:t>
      </w:r>
      <w:r w:rsidR="005E6398">
        <w:t xml:space="preserve"> is that these queries can affect significantly the performance of the OLTP databases. Therefore only </w:t>
      </w:r>
      <w:r w:rsidR="00171C73">
        <w:t xml:space="preserve">short </w:t>
      </w:r>
      <w:r w:rsidR="005E6398">
        <w:t xml:space="preserve">queries with a few joins and </w:t>
      </w:r>
      <w:r w:rsidR="00171C73">
        <w:t>simple</w:t>
      </w:r>
      <w:r w:rsidR="005E6398">
        <w:t xml:space="preserve"> transformations </w:t>
      </w:r>
      <w:r w:rsidR="00171C73">
        <w:t xml:space="preserve">should be used when this method is applied. </w:t>
      </w:r>
    </w:p>
    <w:p w:rsidR="00E15874" w:rsidRDefault="00E15874" w:rsidP="00E15874">
      <w:pPr>
        <w:pStyle w:val="Heading2"/>
      </w:pPr>
      <w:r>
        <w:t>M</w:t>
      </w:r>
      <w:r w:rsidRPr="00E15874">
        <w:t>aterialized views</w:t>
      </w:r>
    </w:p>
    <w:p w:rsidR="00E15874" w:rsidRDefault="00E15874" w:rsidP="00E15874"/>
    <w:p w:rsidR="00E15874" w:rsidRDefault="00F9048C" w:rsidP="00E15874">
      <w:r>
        <w:t>Differential Snapshots? (</w:t>
      </w:r>
      <w:proofErr w:type="gramStart"/>
      <w:r>
        <w:t>paper</w:t>
      </w:r>
      <w:proofErr w:type="gramEnd"/>
      <w:r>
        <w:t xml:space="preserve"> 25)</w:t>
      </w:r>
    </w:p>
    <w:p w:rsidR="00F9048C" w:rsidRPr="00E15874" w:rsidRDefault="00F9048C" w:rsidP="00E15874"/>
    <w:p w:rsidR="004734C0" w:rsidRDefault="00E43B41" w:rsidP="00362538">
      <w:pPr>
        <w:pStyle w:val="Heading2"/>
      </w:pPr>
      <w:bookmarkStart w:id="12" w:name="_Toc534297164"/>
      <w:r>
        <w:t>Full load of the</w:t>
      </w:r>
      <w:r w:rsidR="00362538">
        <w:t xml:space="preserve"> data source</w:t>
      </w:r>
      <w:bookmarkEnd w:id="12"/>
    </w:p>
    <w:p w:rsidR="00362538" w:rsidRDefault="00362538" w:rsidP="006F2A5A">
      <w:pPr>
        <w:spacing w:line="360" w:lineRule="auto"/>
        <w:jc w:val="both"/>
      </w:pPr>
      <w:r>
        <w:t>In this method, known also as Truncate – Insert, the tables in the target databases are truncated and all records of the</w:t>
      </w:r>
      <w:r w:rsidR="005B0681">
        <w:t xml:space="preserve"> source tables are re-inserted </w:t>
      </w:r>
      <w:r w:rsidR="001C05B6">
        <w:t xml:space="preserve">in </w:t>
      </w:r>
      <w:r w:rsidR="001C05B6" w:rsidRPr="005B0681">
        <w:t>each</w:t>
      </w:r>
      <w:r w:rsidR="005B0681" w:rsidRPr="005B0681">
        <w:t xml:space="preserve"> ETL iteration</w:t>
      </w:r>
      <w:r w:rsidR="001C05B6">
        <w:t xml:space="preserve">. </w:t>
      </w:r>
      <w:r w:rsidR="00542068">
        <w:t xml:space="preserve">The biggest advantage of this method is that is very </w:t>
      </w:r>
      <w:r w:rsidR="006F2A5A">
        <w:t xml:space="preserve">easy </w:t>
      </w:r>
      <w:r w:rsidR="00542068">
        <w:t>to implement. In addition,</w:t>
      </w:r>
      <w:r w:rsidR="006F2A5A">
        <w:t xml:space="preserve"> re-inserting the whole data source ensures that the target tables are up to date and the </w:t>
      </w:r>
      <w:r w:rsidR="00C76DBF">
        <w:t>most recent</w:t>
      </w:r>
      <w:r w:rsidR="006F2A5A">
        <w:t xml:space="preserve"> changes have been successfully captured.</w:t>
      </w:r>
      <w:r w:rsidR="00542068">
        <w:t xml:space="preserve"> </w:t>
      </w:r>
      <w:r w:rsidR="006F2A5A">
        <w:t>H</w:t>
      </w:r>
      <w:r w:rsidR="00542068">
        <w:t xml:space="preserve">owever, this method is </w:t>
      </w:r>
      <w:r w:rsidR="006F2A5A">
        <w:t xml:space="preserve">obviously </w:t>
      </w:r>
      <w:r w:rsidR="00542068">
        <w:t xml:space="preserve">not suitable for tables with </w:t>
      </w:r>
      <w:r w:rsidR="00C76DBF">
        <w:t xml:space="preserve">very </w:t>
      </w:r>
      <w:r w:rsidR="003F5627">
        <w:t xml:space="preserve">large amounts of data </w:t>
      </w:r>
      <w:r w:rsidR="006F2A5A">
        <w:fldChar w:fldCharType="begin"/>
      </w:r>
      <w:r w:rsidR="006F2A5A">
        <w:instrText>ADDIN RW.CITE{{doc:5c2c99dce4b019468e61b6f9 Vassiliadis,Panos 2009}}</w:instrText>
      </w:r>
      <w:r w:rsidR="006F2A5A">
        <w:fldChar w:fldCharType="separate"/>
      </w:r>
      <w:r w:rsidR="00ED75BF" w:rsidRPr="00ED75BF">
        <w:rPr>
          <w:rFonts w:ascii="Calibri" w:hAnsi="Calibri" w:cs="Calibri"/>
          <w:bCs/>
        </w:rPr>
        <w:t>(Vassiliadis and Simitsis, 2009)</w:t>
      </w:r>
      <w:r w:rsidR="006F2A5A">
        <w:fldChar w:fldCharType="end"/>
      </w:r>
      <w:r w:rsidR="006F2A5A">
        <w:t xml:space="preserve">. Moreover, specific data models such as dimensional modelling in a data warehouse do not allow deletion of data, as the dimension tables preserve historical information that cannot be </w:t>
      </w:r>
      <w:r w:rsidR="00B04A73">
        <w:t xml:space="preserve">retrieved from the data sources </w:t>
      </w:r>
      <w:r w:rsidR="00B04A73">
        <w:fldChar w:fldCharType="begin"/>
      </w:r>
      <w:r w:rsidR="00B04A73">
        <w:instrText>ADDIN RW.CITE{{doc:5bd73402e4b09dfad48ab113 Kimball,Ralph 2013}}</w:instrText>
      </w:r>
      <w:r w:rsidR="00B04A73">
        <w:fldChar w:fldCharType="separate"/>
      </w:r>
      <w:r w:rsidR="00ED75BF" w:rsidRPr="00ED75BF">
        <w:rPr>
          <w:rFonts w:ascii="Calibri" w:hAnsi="Calibri" w:cs="Calibri"/>
          <w:bCs/>
        </w:rPr>
        <w:t>(Kimball and Ross, 2013)</w:t>
      </w:r>
      <w:r w:rsidR="00B04A73">
        <w:fldChar w:fldCharType="end"/>
      </w:r>
      <w:r w:rsidR="003F5627">
        <w:t>.</w:t>
      </w:r>
      <w:r w:rsidR="006F2A5A">
        <w:t xml:space="preserve"> </w:t>
      </w:r>
      <w:r w:rsidR="00C76DBF">
        <w:t xml:space="preserve">The Truncate-Insert method could be useful in cases where </w:t>
      </w:r>
      <w:r w:rsidR="00084597">
        <w:t xml:space="preserve">the changed data captures techniques fail to work correctly and a full load of the </w:t>
      </w:r>
      <w:r w:rsidR="003F5627">
        <w:t>source</w:t>
      </w:r>
      <w:r w:rsidR="00084597">
        <w:t xml:space="preserve"> tables is necessary to be applied. </w:t>
      </w:r>
      <w:r w:rsidR="003F5627">
        <w:t>In addition, when the amounts of data is relatively small</w:t>
      </w:r>
      <w:r w:rsidR="001D3AEB">
        <w:t xml:space="preserve">, </w:t>
      </w:r>
      <w:r w:rsidR="003F5627">
        <w:t xml:space="preserve">deletion of data </w:t>
      </w:r>
      <w:r w:rsidR="001D3AEB">
        <w:t xml:space="preserve">in the target tables </w:t>
      </w:r>
      <w:r w:rsidR="003F5627">
        <w:t>is allowed</w:t>
      </w:r>
      <w:r w:rsidR="001D3AEB">
        <w:t xml:space="preserve"> and change data capture techniques cannot be applied for any reason, this ETL method can be  an effective solution.</w:t>
      </w:r>
    </w:p>
    <w:p w:rsidR="00ED75BF" w:rsidRDefault="00ED75BF" w:rsidP="00ED75BF">
      <w:pPr>
        <w:pStyle w:val="Heading2"/>
      </w:pPr>
      <w:bookmarkStart w:id="13" w:name="_Toc534297165"/>
      <w:r>
        <w:t>Process of Elimination</w:t>
      </w:r>
      <w:bookmarkEnd w:id="13"/>
      <w:r>
        <w:t xml:space="preserve"> </w:t>
      </w:r>
    </w:p>
    <w:p w:rsidR="00EA344D" w:rsidRDefault="00ED75BF" w:rsidP="00662079">
      <w:pPr>
        <w:spacing w:after="0" w:line="360" w:lineRule="auto"/>
        <w:jc w:val="both"/>
      </w:pPr>
      <w:r>
        <w:t xml:space="preserve">The process of elimination, as described by </w:t>
      </w:r>
      <w:r>
        <w:fldChar w:fldCharType="begin"/>
      </w:r>
      <w:r>
        <w:instrText>ADDIN RW.CITE{{doc:5be6d88fe4b04998503d90ec KimballRalph,CasertaJoe 2004}}</w:instrText>
      </w:r>
      <w:r>
        <w:fldChar w:fldCharType="separate"/>
      </w:r>
      <w:r w:rsidR="00321D6A" w:rsidRPr="00321D6A">
        <w:rPr>
          <w:rFonts w:ascii="Calibri" w:hAnsi="Calibri" w:cs="Calibri"/>
          <w:bCs/>
        </w:rPr>
        <w:t>(Kimball Ralph, 2004)</w:t>
      </w:r>
      <w:r>
        <w:fldChar w:fldCharType="end"/>
      </w:r>
      <w:r w:rsidR="00FE1888">
        <w:t xml:space="preserve"> compares the source tables with the target tables row by row to identify changes. </w:t>
      </w:r>
      <w:r w:rsidR="00EA344D">
        <w:t>The source tables should be first bulk loaded in a staging area. After the comparison is over, only the deltas are imported into the data warehouse.</w:t>
      </w:r>
    </w:p>
    <w:p w:rsidR="00E37C66" w:rsidRDefault="00760340" w:rsidP="00662079">
      <w:pPr>
        <w:spacing w:after="0" w:line="360" w:lineRule="auto"/>
        <w:jc w:val="both"/>
      </w:pPr>
      <w:r>
        <w:t xml:space="preserve">A way to perform the comparison is to use a hashing algorithm. Many ETL tools support this functionality. </w:t>
      </w:r>
      <w:r w:rsidR="00662079">
        <w:t>The hashing algorithm generates a checksum</w:t>
      </w:r>
      <w:r>
        <w:t xml:space="preserve"> </w:t>
      </w:r>
      <w:r w:rsidR="00662079">
        <w:t>value based on the values of the input fields. This checksum</w:t>
      </w:r>
      <w:r>
        <w:t xml:space="preserve"> can be stored as an additional column in both source and target datasets. </w:t>
      </w:r>
      <w:r w:rsidR="00662079">
        <w:t xml:space="preserve">The </w:t>
      </w:r>
      <w:r w:rsidR="00662079">
        <w:lastRenderedPageBreak/>
        <w:t xml:space="preserve">ETL process can compare then the checksum values and identify which rows have changed since the last iteration. </w:t>
      </w:r>
      <w:r w:rsidR="00FE1888">
        <w:t xml:space="preserve">Although this is a very effective method </w:t>
      </w:r>
      <w:r w:rsidR="00EA344D">
        <w:t xml:space="preserve">that can identify also deleted rows, its time consuming and not recommended. </w:t>
      </w:r>
    </w:p>
    <w:p w:rsidR="000D05E0" w:rsidRDefault="000D05E0" w:rsidP="00662079">
      <w:pPr>
        <w:spacing w:after="0" w:line="360" w:lineRule="auto"/>
        <w:jc w:val="both"/>
      </w:pPr>
    </w:p>
    <w:p w:rsidR="000D05E0" w:rsidRDefault="000D05E0" w:rsidP="00D91094">
      <w:pPr>
        <w:pStyle w:val="Heading2"/>
        <w:spacing w:line="360" w:lineRule="auto"/>
      </w:pPr>
      <w:bookmarkStart w:id="14" w:name="_Toc534297166"/>
      <w:r>
        <w:t>Change Data Capture</w:t>
      </w:r>
      <w:bookmarkEnd w:id="14"/>
      <w:r>
        <w:t xml:space="preserve"> </w:t>
      </w:r>
    </w:p>
    <w:p w:rsidR="00A07BF9" w:rsidRDefault="002D7E94" w:rsidP="00D91094">
      <w:pPr>
        <w:spacing w:line="360" w:lineRule="auto"/>
        <w:jc w:val="both"/>
      </w:pPr>
      <w:r>
        <w:t>C</w:t>
      </w:r>
      <w:r w:rsidR="002673A7">
        <w:t xml:space="preserve">hange data capture (CDC) </w:t>
      </w:r>
      <w:r>
        <w:t xml:space="preserve">techniques are able to track changes made to data sources so that the ETL software can then process only the changed rows and import them to the data warehouse. </w:t>
      </w:r>
      <w:r w:rsidR="00D91094">
        <w:t>There are three change data capture approaches: timestamps, trigger-based CDC and log-based CDC.</w:t>
      </w:r>
    </w:p>
    <w:p w:rsidR="00D91094" w:rsidRDefault="00D91094" w:rsidP="00D91094">
      <w:pPr>
        <w:pStyle w:val="Heading3"/>
      </w:pPr>
      <w:bookmarkStart w:id="15" w:name="_Toc534297167"/>
      <w:r>
        <w:t>Timestamps</w:t>
      </w:r>
      <w:bookmarkEnd w:id="15"/>
    </w:p>
    <w:p w:rsidR="00F46720" w:rsidRDefault="006A352D" w:rsidP="00C21B95">
      <w:pPr>
        <w:spacing w:after="0" w:line="360" w:lineRule="auto"/>
        <w:jc w:val="both"/>
      </w:pPr>
      <w:r>
        <w:t>Timestamps or audit fields are used in the data source tables to store the time of the last modification of each row. It’s common that these fields are called “</w:t>
      </w:r>
      <w:r w:rsidR="00C21B95">
        <w:t>Updated</w:t>
      </w:r>
      <w:r>
        <w:t>” or “</w:t>
      </w:r>
      <w:proofErr w:type="spellStart"/>
      <w:r w:rsidR="00C21B95">
        <w:t>Last_modified</w:t>
      </w:r>
      <w:proofErr w:type="spellEnd"/>
      <w:r>
        <w:t>”. These fields can be used by the ETL process so that only the changed rows are further processed. The ETL process queries first the target table and fetches the most recent value of the audit field</w:t>
      </w:r>
      <w:r w:rsidR="004B7B40">
        <w:t xml:space="preserve"> which is a timestamp. Then this value is used as a reference to query the source table and to fetch only the rows that have a timestamp greater than the reference one. </w:t>
      </w:r>
      <w:r w:rsidR="00652A91">
        <w:t xml:space="preserve">This technique is efficient but there are </w:t>
      </w:r>
      <w:r w:rsidR="00F46720">
        <w:t>some factors that sho</w:t>
      </w:r>
      <w:r w:rsidR="00C21B95">
        <w:t>uld be taken into consideration:</w:t>
      </w:r>
    </w:p>
    <w:p w:rsidR="00A07BF9" w:rsidRDefault="00F46720" w:rsidP="00F46720">
      <w:pPr>
        <w:pStyle w:val="ListParagraph"/>
        <w:numPr>
          <w:ilvl w:val="0"/>
          <w:numId w:val="2"/>
        </w:numPr>
        <w:spacing w:line="360" w:lineRule="auto"/>
        <w:jc w:val="both"/>
      </w:pPr>
      <w:r>
        <w:t xml:space="preserve">The audit fields should not contain null or incorrect </w:t>
      </w:r>
      <w:r w:rsidR="00321D6A">
        <w:t xml:space="preserve">values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F46720" w:rsidRDefault="00F46720" w:rsidP="00F46720">
      <w:pPr>
        <w:pStyle w:val="ListParagraph"/>
        <w:numPr>
          <w:ilvl w:val="0"/>
          <w:numId w:val="2"/>
        </w:numPr>
        <w:spacing w:line="360" w:lineRule="auto"/>
        <w:jc w:val="both"/>
      </w:pPr>
      <w:r>
        <w:t>These fields should have an index to improve querying performance</w:t>
      </w:r>
      <w:r w:rsidR="00321D6A">
        <w:t xml:space="preserve">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321D6A" w:rsidRDefault="00321D6A" w:rsidP="00F46720">
      <w:pPr>
        <w:pStyle w:val="ListParagraph"/>
        <w:numPr>
          <w:ilvl w:val="0"/>
          <w:numId w:val="2"/>
        </w:numPr>
        <w:spacing w:line="360" w:lineRule="auto"/>
        <w:jc w:val="both"/>
      </w:pPr>
      <w:r>
        <w:t>This approach can track only the last change prior to extraction, therefore it should be used only for data sources t</w:t>
      </w:r>
      <w:r w:rsidR="00236CD3">
        <w:t xml:space="preserve">hat have little change activity </w:t>
      </w:r>
      <w:r w:rsidR="00236CD3">
        <w:fldChar w:fldCharType="begin"/>
      </w:r>
      <w:r w:rsidR="00236CD3">
        <w:instrText>ADDIN RW.CITE{{doc:5c2e239de4b06c399f048280 RamPrabhu 2000}}</w:instrText>
      </w:r>
      <w:r w:rsidR="00236CD3">
        <w:fldChar w:fldCharType="separate"/>
      </w:r>
      <w:r w:rsidR="00236CD3" w:rsidRPr="00236CD3">
        <w:rPr>
          <w:rFonts w:ascii="Calibri" w:hAnsi="Calibri" w:cs="Calibri"/>
          <w:bCs/>
        </w:rPr>
        <w:t>(Ram Prabhu and Do Lyman, 2000)</w:t>
      </w:r>
      <w:r w:rsidR="00236CD3">
        <w:fldChar w:fldCharType="end"/>
      </w:r>
      <w:r w:rsidR="00236CD3">
        <w:t>.</w:t>
      </w:r>
    </w:p>
    <w:p w:rsidR="009949B9" w:rsidRDefault="009471E3" w:rsidP="009949B9">
      <w:pPr>
        <w:pStyle w:val="ListParagraph"/>
        <w:numPr>
          <w:ilvl w:val="0"/>
          <w:numId w:val="2"/>
        </w:numPr>
        <w:spacing w:after="0" w:line="360" w:lineRule="auto"/>
        <w:ind w:left="765" w:hanging="357"/>
        <w:jc w:val="both"/>
      </w:pPr>
      <w:r>
        <w:t>Track of deletions can be lost as the whole record including the timestamp is</w:t>
      </w:r>
      <w:r w:rsidR="006571D0">
        <w:t xml:space="preserve"> deleted from the source system </w:t>
      </w:r>
      <w:r w:rsidR="006571D0">
        <w:fldChar w:fldCharType="begin"/>
      </w:r>
      <w:r w:rsidR="006571D0">
        <w:instrText>ADDIN RW.CITE{{doc:5c2e1d50e4b01d83aa5c8e3d Guera,Joseph 2011}}</w:instrText>
      </w:r>
      <w:r w:rsidR="006571D0">
        <w:fldChar w:fldCharType="separate"/>
      </w:r>
      <w:r w:rsidR="006571D0" w:rsidRPr="006571D0">
        <w:rPr>
          <w:rFonts w:ascii="Calibri" w:hAnsi="Calibri" w:cs="Calibri"/>
          <w:bCs/>
        </w:rPr>
        <w:t>(Guera and Andrews A.David, 2011)</w:t>
      </w:r>
      <w:r w:rsidR="006571D0">
        <w:fldChar w:fldCharType="end"/>
      </w:r>
    </w:p>
    <w:p w:rsidR="00EB7B1C" w:rsidRDefault="009949B9" w:rsidP="00EB7B1C">
      <w:pPr>
        <w:spacing w:line="360" w:lineRule="auto"/>
        <w:jc w:val="both"/>
      </w:pPr>
      <w:r>
        <w:t>It is important to avoid timed extracts when timestam</w:t>
      </w:r>
      <w:r w:rsidR="00E70F8D">
        <w:t xml:space="preserve">ps are used for data </w:t>
      </w:r>
      <w:r w:rsidR="00EB7B1C">
        <w:t xml:space="preserve">extraction </w:t>
      </w:r>
      <w:r w:rsidR="00CD238D">
        <w:fldChar w:fldCharType="begin"/>
      </w:r>
      <w:r w:rsidR="00CD238D">
        <w:instrText>ADDIN RW.CITE{{doc:5be6d88fe4b04998503d90ec KimballRalph,CasertaJoe 2004}}</w:instrText>
      </w:r>
      <w:r w:rsidR="00CD238D">
        <w:fldChar w:fldCharType="separate"/>
      </w:r>
      <w:r w:rsidR="00CD238D" w:rsidRPr="00CD238D">
        <w:rPr>
          <w:rFonts w:ascii="Calibri" w:hAnsi="Calibri" w:cs="Calibri"/>
          <w:bCs/>
        </w:rPr>
        <w:t>(Kimball Ralph, 2004)</w:t>
      </w:r>
      <w:r w:rsidR="00CD238D">
        <w:fldChar w:fldCharType="end"/>
      </w:r>
      <w:r w:rsidR="00CD238D">
        <w:t>.</w:t>
      </w:r>
      <w:r w:rsidR="00E70F8D">
        <w:t xml:space="preserve"> </w:t>
      </w:r>
      <w:r>
        <w:t xml:space="preserve">A timed </w:t>
      </w:r>
      <w:r w:rsidR="00E70F8D">
        <w:t>extract</w:t>
      </w:r>
      <w:r>
        <w:t xml:space="preserve"> </w:t>
      </w:r>
      <w:r w:rsidR="00E70F8D">
        <w:t xml:space="preserve">usually includes all records that have been modified since the previous day (GETDATE-1). This method can lead to missing information if one iteration of the ETL fails and the ETL team is not notified about the failure immediately. Even in that case, the </w:t>
      </w:r>
      <w:r w:rsidR="0082379C">
        <w:t xml:space="preserve">re-initiation of the process (e.g. GETDATE-2) is highly likely to extract duplicated rows that have already been inserted to the data warehouse. </w:t>
      </w:r>
      <w:bookmarkStart w:id="16" w:name="_Toc534297168"/>
    </w:p>
    <w:p w:rsidR="00A07BF9" w:rsidRDefault="00C0670A" w:rsidP="00EB7B1C">
      <w:pPr>
        <w:pStyle w:val="Heading3"/>
      </w:pPr>
      <w:r w:rsidRPr="00C0670A">
        <w:t>T</w:t>
      </w:r>
      <w:r>
        <w:t>riggers</w:t>
      </w:r>
      <w:bookmarkEnd w:id="16"/>
    </w:p>
    <w:p w:rsidR="004D28B6" w:rsidRDefault="00B94958" w:rsidP="004A38FD">
      <w:pPr>
        <w:spacing w:line="360" w:lineRule="auto"/>
        <w:jc w:val="both"/>
      </w:pPr>
      <w:r>
        <w:t xml:space="preserve">A trigger is a type of stored procedure that is executed when an </w:t>
      </w:r>
      <w:r w:rsidR="00696D47">
        <w:t xml:space="preserve">INSERT, DELETE or UPDATE occurs </w:t>
      </w:r>
      <w:r>
        <w:t>(</w:t>
      </w:r>
      <w:r>
        <w:fldChar w:fldCharType="begin"/>
      </w:r>
      <w:r>
        <w:instrText>ADDIN RW.CITE{{doc:5c2e4e44e4b078343ef3b5a0 Microsoft 2017}}</w:instrText>
      </w:r>
      <w:r>
        <w:fldChar w:fldCharType="separate"/>
      </w:r>
      <w:r w:rsidR="005D7F13" w:rsidRPr="005D7F13">
        <w:rPr>
          <w:rFonts w:ascii="Calibri" w:hAnsi="Calibri" w:cs="Calibri"/>
          <w:bCs/>
        </w:rPr>
        <w:t>(Microsoft, 2017)</w:t>
      </w:r>
      <w:r>
        <w:fldChar w:fldCharType="end"/>
      </w:r>
      <w:r w:rsidR="00696D47">
        <w:t xml:space="preserve">. </w:t>
      </w:r>
      <w:r w:rsidR="004A38FD">
        <w:t xml:space="preserve">In the case of change data capture, a trigger fires when a new row is added or an existing row is updated and the primary key of the record is stored in a separate log table in the </w:t>
      </w:r>
      <w:r w:rsidR="004A38FD">
        <w:lastRenderedPageBreak/>
        <w:t>database. This log table can include additional information such as a flag that indicates the ty</w:t>
      </w:r>
      <w:r w:rsidR="002044B7">
        <w:t>pe of operation (INSERT</w:t>
      </w:r>
      <w:proofErr w:type="gramStart"/>
      <w:r w:rsidR="002044B7">
        <w:t>,UPDATE,DELETE</w:t>
      </w:r>
      <w:proofErr w:type="gramEnd"/>
      <w:r w:rsidR="002044B7">
        <w:t xml:space="preserve">) or a timestamp. An ETL process </w:t>
      </w:r>
      <w:r w:rsidR="005D7F13">
        <w:t>can then extract</w:t>
      </w:r>
      <w:r w:rsidR="002044B7">
        <w:t xml:space="preserve"> the records of the log table </w:t>
      </w:r>
      <w:r w:rsidR="005D7F13">
        <w:t xml:space="preserve">on a periodic basis </w:t>
      </w:r>
      <w:r w:rsidR="002044B7">
        <w:t xml:space="preserve">and join them with the </w:t>
      </w:r>
      <w:r w:rsidR="00993CB8">
        <w:t>original data</w:t>
      </w:r>
      <w:r w:rsidR="002044B7">
        <w:t xml:space="preserve"> source to obt</w:t>
      </w:r>
      <w:r w:rsidR="005D7F13">
        <w:t xml:space="preserve">ain the rest of the fields </w:t>
      </w:r>
      <w:r w:rsidR="005D7F13">
        <w:fldChar w:fldCharType="begin"/>
      </w:r>
      <w:r w:rsidR="005D7F13">
        <w:instrText>ADDIN RW.CITE{{doc:5be6d88fe4b04998503d90ec KimballRalph,CasertaJoe 2004}}</w:instrText>
      </w:r>
      <w:r w:rsidR="005D7F13">
        <w:fldChar w:fldCharType="separate"/>
      </w:r>
      <w:r w:rsidR="005D7F13" w:rsidRPr="005D7F13">
        <w:rPr>
          <w:rFonts w:ascii="Calibri" w:hAnsi="Calibri" w:cs="Calibri"/>
          <w:bCs/>
        </w:rPr>
        <w:t>(Kimball Ralph, 2004)</w:t>
      </w:r>
      <w:r w:rsidR="005D7F13">
        <w:fldChar w:fldCharType="end"/>
      </w:r>
      <w:r w:rsidR="005D7F13">
        <w:t xml:space="preserve">. </w:t>
      </w:r>
      <w:r w:rsidR="002044B7">
        <w:t xml:space="preserve">These records </w:t>
      </w:r>
      <w:r w:rsidR="00993CB8">
        <w:t>are redirected then to the transformation component of the ETL before they are</w:t>
      </w:r>
      <w:r w:rsidR="005D7F13">
        <w:t xml:space="preserve"> inserted to the data warehouse. </w:t>
      </w:r>
      <w:r w:rsidR="00B05EA6">
        <w:t xml:space="preserve">One </w:t>
      </w:r>
      <w:r w:rsidR="005D7F13">
        <w:t xml:space="preserve">advantage of triggers, as stated by </w:t>
      </w:r>
      <w:r w:rsidR="00B05EA6">
        <w:fldChar w:fldCharType="begin"/>
      </w:r>
      <w:r w:rsidR="00B05EA6">
        <w:instrText>ADDIN RW.CITE{{doc:5c2e41bce4b01913f31b485e Jain,Tanvi 2002}}</w:instrText>
      </w:r>
      <w:r w:rsidR="00B05EA6">
        <w:fldChar w:fldCharType="separate"/>
      </w:r>
      <w:r w:rsidR="00B05EA6" w:rsidRPr="00B05EA6">
        <w:rPr>
          <w:rFonts w:ascii="Calibri" w:hAnsi="Calibri" w:cs="Calibri"/>
          <w:bCs/>
        </w:rPr>
        <w:t>(Jain, S and Saluja, 2002)</w:t>
      </w:r>
      <w:r w:rsidR="00B05EA6">
        <w:fldChar w:fldCharType="end"/>
      </w:r>
      <w:r w:rsidR="00B05EA6">
        <w:t xml:space="preserve"> is that they offer synchronous data capture, meaning that the changed data are captured immediately. Another advantage of triggers, according to </w:t>
      </w:r>
      <w:r w:rsidR="00B05EA6">
        <w:fldChar w:fldCharType="begin"/>
      </w:r>
      <w:r w:rsidR="00B05EA6">
        <w:instrText>ADDIN RW.CITE{{doc:5c2e239de4b06c399f048280 RamPrabhu 2000}}</w:instrText>
      </w:r>
      <w:r w:rsidR="00B05EA6">
        <w:fldChar w:fldCharType="separate"/>
      </w:r>
      <w:r w:rsidR="00B05EA6" w:rsidRPr="00B05EA6">
        <w:rPr>
          <w:rFonts w:ascii="Calibri" w:hAnsi="Calibri" w:cs="Calibri"/>
          <w:bCs/>
        </w:rPr>
        <w:t>(Ram Prabhu and Do Lyman, 2000)</w:t>
      </w:r>
      <w:r w:rsidR="00B05EA6">
        <w:fldChar w:fldCharType="end"/>
      </w:r>
      <w:r w:rsidR="00B05EA6">
        <w:t xml:space="preserve"> is that they capture all changes and not only the last one prior to extraction.</w:t>
      </w:r>
    </w:p>
    <w:p w:rsidR="00BC2530" w:rsidRDefault="004A4665" w:rsidP="004A38FD">
      <w:pPr>
        <w:spacing w:line="360" w:lineRule="auto"/>
        <w:jc w:val="both"/>
      </w:pPr>
      <w:r>
        <w:t xml:space="preserve"> </w:t>
      </w:r>
      <w:r w:rsidR="004D28B6">
        <w:t xml:space="preserve">  </w:t>
      </w:r>
      <w:r>
        <w:t xml:space="preserve">However triggers come with a significant drawback as their execution has an impact in the performance of the OLTP database. </w:t>
      </w:r>
      <w:r w:rsidR="00F421EE">
        <w:t xml:space="preserve">In the work of </w:t>
      </w:r>
      <w:r w:rsidR="00F421EE">
        <w:fldChar w:fldCharType="begin"/>
      </w:r>
      <w:r w:rsidR="00F421EE">
        <w:instrText>ADDIN RW.CITE{{doc:5c2e4902e4b0860977f071b4 ValêncioRobertoCarlos 2013}}</w:instrText>
      </w:r>
      <w:r w:rsidR="00F421EE">
        <w:fldChar w:fldCharType="separate"/>
      </w:r>
      <w:r w:rsidR="00F421EE" w:rsidRPr="00F421EE">
        <w:rPr>
          <w:rFonts w:ascii="Calibri" w:hAnsi="Calibri" w:cs="Calibri"/>
          <w:bCs/>
        </w:rPr>
        <w:t>(Valêncio Roberto Carlos, Marioto Henrique Matheus and Zafalon Donega Francisco Geraldo, 2013)</w:t>
      </w:r>
      <w:r w:rsidR="00F421EE">
        <w:fldChar w:fldCharType="end"/>
      </w:r>
      <w:r w:rsidR="005B64E8">
        <w:t>, it is stated that an acceptable percentage increase of the processing time</w:t>
      </w:r>
      <w:r w:rsidR="00A21ACF">
        <w:t xml:space="preserve"> of DML statements</w:t>
      </w:r>
      <w:r w:rsidR="005B64E8">
        <w:t xml:space="preserve"> is 5-13%. </w:t>
      </w:r>
      <w:r w:rsidR="00A21ACF">
        <w:t xml:space="preserve">The authors run some benchmarks to rate their own proposal that is based on triggers and the result was a 13% percentage increase in comparison with a database without triggers. This overload time is significant but still acceptable, as the impact in the performance of the OLTP system is not severe. This was expected as these triggers, when executed, are performing INSERTS and not UPDATES and therefore they do not place an unacceptable overhead burden </w:t>
      </w:r>
      <w:r w:rsidR="00A21ACF">
        <w:fldChar w:fldCharType="begin"/>
      </w:r>
      <w:r w:rsidR="00A21ACF">
        <w:instrText>ADDIN RW.CITE{{doc:5be6d88fe4b04998503d90ec KimballRalph,CasertaJoe 2004}}</w:instrText>
      </w:r>
      <w:r w:rsidR="00A21ACF">
        <w:fldChar w:fldCharType="separate"/>
      </w:r>
      <w:r w:rsidR="00A21ACF" w:rsidRPr="00A21ACF">
        <w:rPr>
          <w:rFonts w:ascii="Calibri" w:hAnsi="Calibri" w:cs="Calibri"/>
          <w:bCs/>
        </w:rPr>
        <w:t>(Kimball Ralph, 2004)</w:t>
      </w:r>
      <w:r w:rsidR="00A21ACF">
        <w:fldChar w:fldCharType="end"/>
      </w:r>
      <w:r w:rsidR="00312F92">
        <w:t>. Therefore the trigger-based CDC could be an effective solution</w:t>
      </w:r>
      <w:r w:rsidR="008814FF">
        <w:t xml:space="preserve"> for deltas extraction. According to </w:t>
      </w:r>
      <w:r w:rsidR="008814FF">
        <w:fldChar w:fldCharType="begin"/>
      </w:r>
      <w:r w:rsidR="008814FF">
        <w:instrText>ADDIN RW.CITE{{doc:5c2e3dd0e4b01d83aa5c94e8 KotopoulisAlex 2014}}</w:instrText>
      </w:r>
      <w:r w:rsidR="008814FF">
        <w:fldChar w:fldCharType="separate"/>
      </w:r>
      <w:r w:rsidR="00275C17" w:rsidRPr="00275C17">
        <w:rPr>
          <w:rFonts w:ascii="Calibri" w:hAnsi="Calibri" w:cs="Calibri"/>
          <w:bCs/>
        </w:rPr>
        <w:t>(Kotopoulis Alex, 2014)</w:t>
      </w:r>
      <w:r w:rsidR="008814FF">
        <w:fldChar w:fldCharType="end"/>
      </w:r>
      <w:r w:rsidR="008814FF">
        <w:t xml:space="preserve">, </w:t>
      </w:r>
      <w:proofErr w:type="gramStart"/>
      <w:r w:rsidR="008814FF">
        <w:t>Oracle(</w:t>
      </w:r>
      <w:proofErr w:type="gramEnd"/>
      <w:r w:rsidR="008814FF">
        <w:t xml:space="preserve">citation needed) supports triggers as a CDC method as long as  </w:t>
      </w:r>
      <w:r w:rsidR="00312F92">
        <w:t xml:space="preserve">the database loads are low to medium. </w:t>
      </w:r>
      <w:r w:rsidR="00BC2530">
        <w:t xml:space="preserve">Another disadvantage of the triggers is that they can easily be deleted/disabled </w:t>
      </w:r>
      <w:r w:rsidR="00275C17">
        <w:fldChar w:fldCharType="begin"/>
      </w:r>
      <w:r w:rsidR="00275C17">
        <w:instrText>ADDIN RW.CITE{{doc:5c2e1d50e4b01d83aa5c8e3d Guera,Joseph 2011}}</w:instrText>
      </w:r>
      <w:r w:rsidR="00275C17">
        <w:fldChar w:fldCharType="separate"/>
      </w:r>
      <w:r w:rsidR="00275C17" w:rsidRPr="00275C17">
        <w:rPr>
          <w:rFonts w:ascii="Calibri" w:hAnsi="Calibri" w:cs="Calibri"/>
          <w:bCs/>
        </w:rPr>
        <w:t>(Guera and Andrews A.David, 2011)</w:t>
      </w:r>
      <w:r w:rsidR="00275C17">
        <w:fldChar w:fldCharType="end"/>
      </w:r>
      <w:r w:rsidR="00275C17">
        <w:t>. This is true as the triggers are maintained in the operational databases and the administrator may not be aware of the ETL process.</w:t>
      </w:r>
      <w:r w:rsidR="004D28B6">
        <w:t xml:space="preserve"> Furthermore, this method can be considered as an invasive solution as the OLTP system should be modified to enable triggers and additional tables should be created. In some OLTP systems there are policies that do not allow these modifications. </w:t>
      </w:r>
    </w:p>
    <w:p w:rsidR="00A07BF9" w:rsidRDefault="008F311B" w:rsidP="008F311B">
      <w:pPr>
        <w:pStyle w:val="Heading3"/>
      </w:pPr>
      <w:r>
        <w:t>Log scraping</w:t>
      </w:r>
    </w:p>
    <w:p w:rsidR="008F311B" w:rsidRPr="008F311B" w:rsidRDefault="008F311B" w:rsidP="003210EA">
      <w:pPr>
        <w:spacing w:line="360" w:lineRule="auto"/>
        <w:jc w:val="both"/>
      </w:pPr>
      <w:r>
        <w:t xml:space="preserve">Log scraping, known also as Log sniffing or Log parsing is another ETL method that uses the database log files to extract the changed data. </w:t>
      </w:r>
      <w:r w:rsidR="00891927">
        <w:t xml:space="preserve">The transaction or redo log files of a relational database contain all the </w:t>
      </w:r>
      <w:r w:rsidR="00F13FE2">
        <w:t>transactions</w:t>
      </w:r>
      <w:r w:rsidR="00891927">
        <w:t xml:space="preserve"> that have been applied to the database since a specific point of time. </w:t>
      </w:r>
      <w:r w:rsidR="00F13FE2">
        <w:t xml:space="preserve">These log files are very important element of the database and are used to restore the data in case of disaster. </w:t>
      </w:r>
      <w:r w:rsidR="00891927">
        <w:t xml:space="preserve">Specific tools called Log scrapers can extract </w:t>
      </w:r>
      <w:r w:rsidR="00F13FE2">
        <w:t xml:space="preserve">the log records and recreate the SQL statements </w:t>
      </w:r>
      <w:r w:rsidR="003210EA">
        <w:t>so that these can be applied then to the target database. The advantage of log-based Change Data Capture is that it does not affect the performance of the database</w:t>
      </w:r>
      <w:r w:rsidR="001B1EF3">
        <w:t xml:space="preserve">, as the log files exist </w:t>
      </w:r>
      <w:r w:rsidR="001B1EF3">
        <w:lastRenderedPageBreak/>
        <w:t xml:space="preserve">anyway </w:t>
      </w:r>
      <w:r w:rsidR="001B1EF3">
        <w:fldChar w:fldCharType="begin"/>
      </w:r>
      <w:r w:rsidR="001B1EF3">
        <w:instrText>ADDIN RW.CITE{{doc:5c2f88aee4b03acca51b4386 Shi,JinGang 2008; doc:5c2e239de4b06c399f048280 RamPrabhu 2000}}</w:instrText>
      </w:r>
      <w:r w:rsidR="001B1EF3">
        <w:fldChar w:fldCharType="separate"/>
      </w:r>
      <w:r w:rsidR="001B1EF3" w:rsidRPr="001B1EF3">
        <w:rPr>
          <w:rFonts w:ascii="Calibri" w:hAnsi="Calibri" w:cs="Calibri"/>
          <w:bCs/>
        </w:rPr>
        <w:t xml:space="preserve">(Shi et al., 2008; Ram </w:t>
      </w:r>
      <w:proofErr w:type="spellStart"/>
      <w:r w:rsidR="001B1EF3" w:rsidRPr="001B1EF3">
        <w:rPr>
          <w:rFonts w:ascii="Calibri" w:hAnsi="Calibri" w:cs="Calibri"/>
          <w:bCs/>
        </w:rPr>
        <w:t>Prabhu</w:t>
      </w:r>
      <w:proofErr w:type="spellEnd"/>
      <w:r w:rsidR="001B1EF3" w:rsidRPr="001B1EF3">
        <w:rPr>
          <w:rFonts w:ascii="Calibri" w:hAnsi="Calibri" w:cs="Calibri"/>
          <w:bCs/>
        </w:rPr>
        <w:t xml:space="preserve"> and Do Lyman, 2000)</w:t>
      </w:r>
      <w:r w:rsidR="001B1EF3">
        <w:fldChar w:fldCharType="end"/>
      </w:r>
      <w:r w:rsidR="00F53EE8">
        <w:t xml:space="preserve">. </w:t>
      </w:r>
      <w:r w:rsidR="000526F6">
        <w:t xml:space="preserve">In addition, the change data capture component is non-invasive, as </w:t>
      </w:r>
      <w:r w:rsidR="001F5A9C">
        <w:t>it does not modify the source system. An example of a non-invasive log-based CDC system is the solution of Oracle Golden Gate, where the CDC component process the log file and stores the data changes externally and not within the source system</w:t>
      </w:r>
      <w:r w:rsidR="008A1F4B">
        <w:t xml:space="preserve"> </w:t>
      </w:r>
      <w:r w:rsidR="008A1F4B">
        <w:fldChar w:fldCharType="begin"/>
      </w:r>
      <w:r w:rsidR="008A1F4B">
        <w:instrText>ADDIN RW.CITE{{doc:5c264678e4b0ed46fe037009 GoldenGate 2009}}</w:instrText>
      </w:r>
      <w:r w:rsidR="008A1F4B">
        <w:fldChar w:fldCharType="separate"/>
      </w:r>
      <w:r w:rsidR="008A1F4B" w:rsidRPr="008A1F4B">
        <w:rPr>
          <w:rFonts w:ascii="Calibri" w:hAnsi="Calibri" w:cs="Calibri"/>
          <w:bCs/>
        </w:rPr>
        <w:t>(</w:t>
      </w:r>
      <w:proofErr w:type="spellStart"/>
      <w:r w:rsidR="008A1F4B" w:rsidRPr="008A1F4B">
        <w:rPr>
          <w:rFonts w:ascii="Calibri" w:hAnsi="Calibri" w:cs="Calibri"/>
          <w:bCs/>
        </w:rPr>
        <w:t>GoldenGate</w:t>
      </w:r>
      <w:proofErr w:type="spellEnd"/>
      <w:r w:rsidR="008A1F4B" w:rsidRPr="008A1F4B">
        <w:rPr>
          <w:rFonts w:ascii="Calibri" w:hAnsi="Calibri" w:cs="Calibri"/>
          <w:bCs/>
        </w:rPr>
        <w:t>, 2009)</w:t>
      </w:r>
      <w:r w:rsidR="008A1F4B">
        <w:fldChar w:fldCharType="end"/>
      </w:r>
      <w:r w:rsidR="008A1F4B">
        <w:t xml:space="preserve">. Here I need to talk about drawbacks that are mentioned by Kimball but also that these are now solved , </w:t>
      </w:r>
      <w:proofErr w:type="spellStart"/>
      <w:r w:rsidR="008A1F4B">
        <w:t>shoud</w:t>
      </w:r>
      <w:proofErr w:type="spellEnd"/>
      <w:r w:rsidR="008A1F4B">
        <w:t xml:space="preserve"> cite </w:t>
      </w:r>
      <w:proofErr w:type="spellStart"/>
      <w:r w:rsidR="008A1F4B">
        <w:t>miscrosoft</w:t>
      </w:r>
      <w:proofErr w:type="spellEnd"/>
      <w:r w:rsidR="008A1F4B">
        <w:t xml:space="preserve"> source about truncation of the log file, I should also write that most solution offer data replication without transformation (</w:t>
      </w:r>
      <w:proofErr w:type="spellStart"/>
      <w:r w:rsidR="008A1F4B">
        <w:t>mckenna</w:t>
      </w:r>
      <w:proofErr w:type="spellEnd"/>
      <w:r w:rsidR="008A1F4B">
        <w:t>) but with exceptions (Andrew)</w:t>
      </w:r>
      <w:bookmarkStart w:id="17" w:name="_GoBack"/>
      <w:bookmarkEnd w:id="17"/>
    </w:p>
    <w:p w:rsidR="00A07BF9" w:rsidRDefault="00A07BF9" w:rsidP="00407E2D"/>
    <w:p w:rsidR="00A07BF9" w:rsidRDefault="00A07BF9" w:rsidP="00407E2D"/>
    <w:p w:rsidR="00A07BF9" w:rsidRDefault="00A07BF9" w:rsidP="00407E2D"/>
    <w:p w:rsidR="00A07BF9" w:rsidRDefault="00A07BF9" w:rsidP="00407E2D"/>
    <w:p w:rsidR="00A07BF9" w:rsidRDefault="00A07BF9" w:rsidP="00407E2D"/>
    <w:p w:rsidR="00A07BF9" w:rsidRDefault="00A07BF9"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8A1F4B" w:rsidRPr="008A1F4B" w:rsidRDefault="00A07BF9" w:rsidP="008A1F4B">
      <w:pPr>
        <w:pStyle w:val="NormalWeb"/>
        <w:rPr>
          <w:rFonts w:ascii="Calibri" w:hAnsi="Calibri" w:cs="Calibri"/>
          <w:sz w:val="22"/>
        </w:rPr>
      </w:pPr>
      <w:r>
        <w:fldChar w:fldCharType="begin"/>
      </w:r>
      <w:r w:rsidR="008A1F4B">
        <w:instrText>ADDIN RW.BIB</w:instrText>
      </w:r>
      <w:r>
        <w:fldChar w:fldCharType="separate"/>
      </w:r>
      <w:r w:rsidR="008A1F4B" w:rsidRPr="008A1F4B">
        <w:rPr>
          <w:rFonts w:ascii="Calibri" w:hAnsi="Calibri" w:cs="Calibri"/>
          <w:sz w:val="22"/>
        </w:rPr>
        <w:t>ALI RAZA ABBAS (2018)</w:t>
      </w:r>
      <w:r w:rsidR="008A1F4B" w:rsidRPr="008A1F4B">
        <w:rPr>
          <w:rFonts w:ascii="Calibri" w:hAnsi="Calibri" w:cs="Calibri"/>
          <w:i/>
          <w:iCs/>
          <w:sz w:val="22"/>
        </w:rPr>
        <w:t xml:space="preserve"> Real-Time Big Data Warehousing and Analysis Framework</w:t>
      </w:r>
      <w:r w:rsidR="008A1F4B" w:rsidRPr="008A1F4B">
        <w:rPr>
          <w:rFonts w:ascii="Calibri" w:hAnsi="Calibri" w:cs="Calibri"/>
          <w:sz w:val="22"/>
        </w:rPr>
        <w:t>: IEEE.</w:t>
      </w:r>
    </w:p>
    <w:p w:rsidR="008A1F4B" w:rsidRPr="008A1F4B" w:rsidRDefault="008A1F4B" w:rsidP="008A1F4B">
      <w:pPr>
        <w:pStyle w:val="NormalWeb"/>
        <w:rPr>
          <w:rFonts w:ascii="Calibri" w:hAnsi="Calibri" w:cs="Calibri"/>
          <w:sz w:val="22"/>
        </w:rPr>
      </w:pPr>
      <w:r w:rsidRPr="008A1F4B">
        <w:rPr>
          <w:rFonts w:ascii="Calibri" w:hAnsi="Calibri" w:cs="Calibri"/>
          <w:sz w:val="22"/>
        </w:rPr>
        <w:t>CONNOLLY, T. and BEGG, C. (2015)</w:t>
      </w:r>
      <w:r w:rsidRPr="008A1F4B">
        <w:rPr>
          <w:rFonts w:ascii="Calibri" w:hAnsi="Calibri" w:cs="Calibri"/>
          <w:i/>
          <w:iCs/>
          <w:sz w:val="22"/>
        </w:rPr>
        <w:t xml:space="preserve"> Database Systems: A Practical Approach to Design, Implementation and Management</w:t>
      </w:r>
      <w:r w:rsidRPr="008A1F4B">
        <w:rPr>
          <w:rFonts w:ascii="Calibri" w:hAnsi="Calibri" w:cs="Calibri"/>
          <w:sz w:val="22"/>
        </w:rPr>
        <w:t xml:space="preserve">. Sixth </w:t>
      </w:r>
      <w:proofErr w:type="spellStart"/>
      <w:proofErr w:type="gramStart"/>
      <w:r w:rsidRPr="008A1F4B">
        <w:rPr>
          <w:rFonts w:ascii="Calibri" w:hAnsi="Calibri" w:cs="Calibri"/>
          <w:sz w:val="22"/>
        </w:rPr>
        <w:t>ed</w:t>
      </w:r>
      <w:proofErr w:type="spellEnd"/>
      <w:proofErr w:type="gramEnd"/>
      <w:r w:rsidRPr="008A1F4B">
        <w:rPr>
          <w:rFonts w:ascii="Calibri" w:hAnsi="Calibri" w:cs="Calibri"/>
          <w:sz w:val="22"/>
        </w:rPr>
        <w:t>: Pearson Education Limited.</w:t>
      </w:r>
    </w:p>
    <w:p w:rsidR="008A1F4B" w:rsidRPr="008A1F4B" w:rsidRDefault="008A1F4B" w:rsidP="008A1F4B">
      <w:pPr>
        <w:pStyle w:val="NormalWeb"/>
        <w:rPr>
          <w:rFonts w:ascii="Calibri" w:hAnsi="Calibri" w:cs="Calibri"/>
          <w:sz w:val="22"/>
        </w:rPr>
      </w:pPr>
      <w:r w:rsidRPr="008A1F4B">
        <w:rPr>
          <w:rFonts w:ascii="Calibri" w:hAnsi="Calibri" w:cs="Calibri"/>
          <w:sz w:val="22"/>
        </w:rPr>
        <w:t>FIDLER, C. (2016)</w:t>
      </w:r>
      <w:r w:rsidRPr="008A1F4B">
        <w:rPr>
          <w:rFonts w:ascii="Calibri" w:hAnsi="Calibri" w:cs="Calibri"/>
          <w:i/>
          <w:iCs/>
          <w:sz w:val="22"/>
        </w:rPr>
        <w:t xml:space="preserve"> Lectures from IMAT5166-2017-1 Fundamentals of Business Intelligence Systems</w:t>
      </w:r>
      <w:r w:rsidRPr="008A1F4B">
        <w:rPr>
          <w:rFonts w:ascii="Calibri" w:hAnsi="Calibri" w:cs="Calibri"/>
          <w:sz w:val="22"/>
        </w:rPr>
        <w:t xml:space="preserve">: De </w:t>
      </w:r>
      <w:proofErr w:type="spellStart"/>
      <w:r w:rsidRPr="008A1F4B">
        <w:rPr>
          <w:rFonts w:ascii="Calibri" w:hAnsi="Calibri" w:cs="Calibri"/>
          <w:sz w:val="22"/>
        </w:rPr>
        <w:t>Montford</w:t>
      </w:r>
      <w:proofErr w:type="spellEnd"/>
      <w:r w:rsidRPr="008A1F4B">
        <w:rPr>
          <w:rFonts w:ascii="Calibri" w:hAnsi="Calibri" w:cs="Calibri"/>
          <w:sz w:val="22"/>
        </w:rPr>
        <w:t xml:space="preserve"> University, </w:t>
      </w:r>
      <w:proofErr w:type="spellStart"/>
      <w:r w:rsidRPr="008A1F4B">
        <w:rPr>
          <w:rFonts w:ascii="Calibri" w:hAnsi="Calibri" w:cs="Calibri"/>
          <w:sz w:val="22"/>
        </w:rPr>
        <w:t>Leicester</w:t>
      </w:r>
      <w:proofErr w:type="gramStart"/>
      <w:r w:rsidRPr="008A1F4B">
        <w:rPr>
          <w:rFonts w:ascii="Calibri" w:hAnsi="Calibri" w:cs="Calibri"/>
          <w:sz w:val="22"/>
        </w:rPr>
        <w:t>,UK</w:t>
      </w:r>
      <w:proofErr w:type="spellEnd"/>
      <w:proofErr w:type="gramEnd"/>
      <w:r w:rsidRPr="008A1F4B">
        <w:rPr>
          <w:rFonts w:ascii="Calibri" w:hAnsi="Calibri" w:cs="Calibri"/>
          <w:sz w:val="22"/>
        </w:rPr>
        <w:t>. [Accessed 2016].</w:t>
      </w:r>
    </w:p>
    <w:p w:rsidR="008A1F4B" w:rsidRPr="008A1F4B" w:rsidRDefault="008A1F4B" w:rsidP="008A1F4B">
      <w:pPr>
        <w:pStyle w:val="NormalWeb"/>
        <w:rPr>
          <w:rFonts w:ascii="Calibri" w:hAnsi="Calibri" w:cs="Calibri"/>
          <w:sz w:val="22"/>
        </w:rPr>
      </w:pPr>
      <w:r w:rsidRPr="008A1F4B">
        <w:rPr>
          <w:rFonts w:ascii="Calibri" w:hAnsi="Calibri" w:cs="Calibri"/>
          <w:sz w:val="22"/>
        </w:rPr>
        <w:lastRenderedPageBreak/>
        <w:t>GOLDENGATE (2009)</w:t>
      </w:r>
      <w:r w:rsidRPr="008A1F4B">
        <w:rPr>
          <w:rFonts w:ascii="Calibri" w:hAnsi="Calibri" w:cs="Calibri"/>
          <w:i/>
          <w:iCs/>
          <w:sz w:val="22"/>
        </w:rPr>
        <w:t xml:space="preserve"> Going Real-Time for Data Warehousing and Operational BI</w:t>
      </w:r>
      <w:r w:rsidRPr="008A1F4B">
        <w:rPr>
          <w:rFonts w:ascii="Calibri" w:hAnsi="Calibri" w:cs="Calibri"/>
          <w:sz w:val="22"/>
        </w:rPr>
        <w:t xml:space="preserve">: </w:t>
      </w:r>
      <w:proofErr w:type="spellStart"/>
      <w:r w:rsidRPr="008A1F4B">
        <w:rPr>
          <w:rFonts w:ascii="Calibri" w:hAnsi="Calibri" w:cs="Calibri"/>
          <w:sz w:val="22"/>
        </w:rPr>
        <w:t>GoldenGate</w:t>
      </w:r>
      <w:proofErr w:type="spellEnd"/>
      <w:r w:rsidRPr="008A1F4B">
        <w:rPr>
          <w:rFonts w:ascii="Calibri" w:hAnsi="Calibri" w:cs="Calibri"/>
          <w:sz w:val="22"/>
        </w:rPr>
        <w:t xml:space="preserve"> Software, Inc.</w:t>
      </w:r>
    </w:p>
    <w:p w:rsidR="008A1F4B" w:rsidRPr="008A1F4B" w:rsidRDefault="008A1F4B" w:rsidP="008A1F4B">
      <w:pPr>
        <w:pStyle w:val="NormalWeb"/>
        <w:rPr>
          <w:rFonts w:ascii="Calibri" w:hAnsi="Calibri" w:cs="Calibri"/>
          <w:sz w:val="22"/>
        </w:rPr>
      </w:pPr>
      <w:r w:rsidRPr="008A1F4B">
        <w:rPr>
          <w:rFonts w:ascii="Calibri" w:hAnsi="Calibri" w:cs="Calibri"/>
          <w:sz w:val="22"/>
        </w:rPr>
        <w:t>GUERA, J. and ANDREWS A.DAVID (2011)</w:t>
      </w:r>
      <w:r w:rsidRPr="008A1F4B">
        <w:rPr>
          <w:rFonts w:ascii="Calibri" w:hAnsi="Calibri" w:cs="Calibri"/>
          <w:i/>
          <w:iCs/>
          <w:sz w:val="22"/>
        </w:rPr>
        <w:t xml:space="preserve"> Creating a Real Time Data Warehouse</w:t>
      </w:r>
      <w:r w:rsidRPr="008A1F4B">
        <w:rPr>
          <w:rFonts w:ascii="Calibri" w:hAnsi="Calibri" w:cs="Calibri"/>
          <w:sz w:val="22"/>
        </w:rPr>
        <w:t>.</w:t>
      </w:r>
    </w:p>
    <w:p w:rsidR="008A1F4B" w:rsidRPr="008A1F4B" w:rsidRDefault="008A1F4B" w:rsidP="008A1F4B">
      <w:pPr>
        <w:pStyle w:val="NormalWeb"/>
        <w:rPr>
          <w:rFonts w:ascii="Calibri" w:hAnsi="Calibri" w:cs="Calibri"/>
          <w:sz w:val="22"/>
        </w:rPr>
      </w:pPr>
      <w:r w:rsidRPr="008A1F4B">
        <w:rPr>
          <w:rFonts w:ascii="Calibri" w:hAnsi="Calibri" w:cs="Calibri"/>
          <w:sz w:val="22"/>
        </w:rPr>
        <w:t>JAIN, T., S, R. and SALUJA, S. (2002)</w:t>
      </w:r>
      <w:r w:rsidRPr="008A1F4B">
        <w:rPr>
          <w:rFonts w:ascii="Calibri" w:hAnsi="Calibri" w:cs="Calibri"/>
          <w:i/>
          <w:iCs/>
          <w:sz w:val="22"/>
        </w:rPr>
        <w:t xml:space="preserve"> Refreshing </w:t>
      </w:r>
      <w:proofErr w:type="spellStart"/>
      <w:r w:rsidRPr="008A1F4B">
        <w:rPr>
          <w:rFonts w:ascii="Calibri" w:hAnsi="Calibri" w:cs="Calibri"/>
          <w:i/>
          <w:iCs/>
          <w:sz w:val="22"/>
        </w:rPr>
        <w:t>Datawarehouse</w:t>
      </w:r>
      <w:proofErr w:type="spellEnd"/>
      <w:r w:rsidRPr="008A1F4B">
        <w:rPr>
          <w:rFonts w:ascii="Calibri" w:hAnsi="Calibri" w:cs="Calibri"/>
          <w:i/>
          <w:iCs/>
          <w:sz w:val="22"/>
        </w:rPr>
        <w:t xml:space="preserve"> in Near Real-Time</w:t>
      </w:r>
      <w:r w:rsidRPr="008A1F4B">
        <w:rPr>
          <w:rFonts w:ascii="Calibri" w:hAnsi="Calibri" w:cs="Calibri"/>
          <w:sz w:val="22"/>
        </w:rPr>
        <w:t>.</w:t>
      </w:r>
    </w:p>
    <w:p w:rsidR="008A1F4B" w:rsidRPr="008A1F4B" w:rsidRDefault="008A1F4B" w:rsidP="008A1F4B">
      <w:pPr>
        <w:pStyle w:val="NormalWeb"/>
        <w:rPr>
          <w:rFonts w:ascii="Calibri" w:hAnsi="Calibri" w:cs="Calibri"/>
          <w:sz w:val="22"/>
        </w:rPr>
      </w:pPr>
      <w:r w:rsidRPr="008A1F4B">
        <w:rPr>
          <w:rFonts w:ascii="Calibri" w:hAnsi="Calibri" w:cs="Calibri"/>
          <w:sz w:val="22"/>
        </w:rPr>
        <w:t>KIMBALL RALPH, C.J. (2004)</w:t>
      </w:r>
      <w:r w:rsidRPr="008A1F4B">
        <w:rPr>
          <w:rFonts w:ascii="Calibri" w:hAnsi="Calibri" w:cs="Calibri"/>
          <w:i/>
          <w:iCs/>
          <w:sz w:val="22"/>
        </w:rPr>
        <w:t xml:space="preserve"> The data warehouse ETL </w:t>
      </w:r>
      <w:proofErr w:type="gramStart"/>
      <w:r w:rsidRPr="008A1F4B">
        <w:rPr>
          <w:rFonts w:ascii="Calibri" w:hAnsi="Calibri" w:cs="Calibri"/>
          <w:i/>
          <w:iCs/>
          <w:sz w:val="22"/>
        </w:rPr>
        <w:t>toolkit :</w:t>
      </w:r>
      <w:proofErr w:type="gramEnd"/>
      <w:r w:rsidRPr="008A1F4B">
        <w:rPr>
          <w:rFonts w:ascii="Calibri" w:hAnsi="Calibri" w:cs="Calibri"/>
          <w:i/>
          <w:iCs/>
          <w:sz w:val="22"/>
        </w:rPr>
        <w:t xml:space="preserve"> practical techniques for extracting, cleaning, conforming, and</w:t>
      </w:r>
      <w:r w:rsidRPr="008A1F4B">
        <w:rPr>
          <w:rFonts w:ascii="Calibri" w:hAnsi="Calibri" w:cs="Calibri"/>
          <w:i/>
          <w:iCs/>
          <w:sz w:val="22"/>
        </w:rPr>
        <w:br/>
        <w:t>delivering data</w:t>
      </w:r>
      <w:r w:rsidRPr="008A1F4B">
        <w:rPr>
          <w:rFonts w:ascii="Calibri" w:hAnsi="Calibri" w:cs="Calibri"/>
          <w:sz w:val="22"/>
        </w:rPr>
        <w:t xml:space="preserve">. 10475 </w:t>
      </w:r>
      <w:proofErr w:type="spellStart"/>
      <w:r w:rsidRPr="008A1F4B">
        <w:rPr>
          <w:rFonts w:ascii="Calibri" w:hAnsi="Calibri" w:cs="Calibri"/>
          <w:sz w:val="22"/>
        </w:rPr>
        <w:t>Crosspoint</w:t>
      </w:r>
      <w:proofErr w:type="spellEnd"/>
      <w:r w:rsidRPr="008A1F4B">
        <w:rPr>
          <w:rFonts w:ascii="Calibri" w:hAnsi="Calibri" w:cs="Calibri"/>
          <w:sz w:val="22"/>
        </w:rPr>
        <w:t xml:space="preserve"> Boulevard Indianapolis, IN 46256: Wiley Publishing, Inc.</w:t>
      </w:r>
    </w:p>
    <w:p w:rsidR="008A1F4B" w:rsidRPr="008A1F4B" w:rsidRDefault="008A1F4B" w:rsidP="008A1F4B">
      <w:pPr>
        <w:pStyle w:val="NormalWeb"/>
        <w:rPr>
          <w:rFonts w:ascii="Calibri" w:hAnsi="Calibri" w:cs="Calibri"/>
          <w:sz w:val="22"/>
        </w:rPr>
      </w:pPr>
      <w:r w:rsidRPr="008A1F4B">
        <w:rPr>
          <w:rFonts w:ascii="Calibri" w:hAnsi="Calibri" w:cs="Calibri"/>
          <w:sz w:val="22"/>
        </w:rPr>
        <w:t>KIMBALL, R. and ROSS, M. (2013)</w:t>
      </w:r>
      <w:r w:rsidRPr="008A1F4B">
        <w:rPr>
          <w:rFonts w:ascii="Calibri" w:hAnsi="Calibri" w:cs="Calibri"/>
          <w:i/>
          <w:iCs/>
          <w:sz w:val="22"/>
        </w:rPr>
        <w:t xml:space="preserve"> </w:t>
      </w:r>
      <w:proofErr w:type="gramStart"/>
      <w:r w:rsidRPr="008A1F4B">
        <w:rPr>
          <w:rFonts w:ascii="Calibri" w:hAnsi="Calibri" w:cs="Calibri"/>
          <w:i/>
          <w:iCs/>
          <w:sz w:val="22"/>
        </w:rPr>
        <w:t>The</w:t>
      </w:r>
      <w:proofErr w:type="gramEnd"/>
      <w:r w:rsidRPr="008A1F4B">
        <w:rPr>
          <w:rFonts w:ascii="Calibri" w:hAnsi="Calibri" w:cs="Calibri"/>
          <w:i/>
          <w:iCs/>
          <w:sz w:val="22"/>
        </w:rPr>
        <w:t xml:space="preserve"> Data Warehouse Toolkit: The Definitive Guide to Dimensional Modeling</w:t>
      </w:r>
      <w:r w:rsidRPr="008A1F4B">
        <w:rPr>
          <w:rFonts w:ascii="Calibri" w:hAnsi="Calibri" w:cs="Calibri"/>
          <w:sz w:val="22"/>
        </w:rPr>
        <w:t xml:space="preserve">. New York, UNITED STATES: John Wiley &amp; Sons, Incorporated. Available from: </w:t>
      </w:r>
      <w:hyperlink r:id="rId6" w:tgtFrame="_blank" w:history="1">
        <w:r w:rsidRPr="008A1F4B">
          <w:rPr>
            <w:rStyle w:val="Hyperlink"/>
            <w:rFonts w:ascii="Calibri" w:hAnsi="Calibri" w:cs="Calibri"/>
            <w:sz w:val="22"/>
          </w:rPr>
          <w:t>http://ebookcentral.proquest.com/lib/dmu/detail.action?docID=1313513</w:t>
        </w:r>
      </w:hyperlink>
      <w:r w:rsidRPr="008A1F4B">
        <w:rPr>
          <w:rFonts w:ascii="Calibri" w:hAnsi="Calibri" w:cs="Calibri"/>
          <w:sz w:val="22"/>
        </w:rPr>
        <w:t xml:space="preserve"> [Accessed Oct 29, 2018].</w:t>
      </w:r>
    </w:p>
    <w:p w:rsidR="008A1F4B" w:rsidRPr="008A1F4B" w:rsidRDefault="008A1F4B" w:rsidP="008A1F4B">
      <w:pPr>
        <w:pStyle w:val="NormalWeb"/>
        <w:rPr>
          <w:rFonts w:ascii="Calibri" w:hAnsi="Calibri" w:cs="Calibri"/>
          <w:sz w:val="22"/>
        </w:rPr>
      </w:pPr>
      <w:r w:rsidRPr="008A1F4B">
        <w:rPr>
          <w:rFonts w:ascii="Calibri" w:hAnsi="Calibri" w:cs="Calibri"/>
          <w:sz w:val="22"/>
        </w:rPr>
        <w:t>KOTOPOULIS ALEX (2014)</w:t>
      </w:r>
      <w:r w:rsidRPr="008A1F4B">
        <w:rPr>
          <w:rFonts w:ascii="Calibri" w:hAnsi="Calibri" w:cs="Calibri"/>
          <w:i/>
          <w:iCs/>
          <w:sz w:val="22"/>
        </w:rPr>
        <w:t xml:space="preserve"> Best Practices for Real-time Data Warehousing</w:t>
      </w:r>
      <w:r w:rsidRPr="008A1F4B">
        <w:rPr>
          <w:rFonts w:ascii="Calibri" w:hAnsi="Calibri" w:cs="Calibri"/>
          <w:sz w:val="22"/>
        </w:rPr>
        <w:t>: Oracle Corporation.</w:t>
      </w:r>
    </w:p>
    <w:p w:rsidR="008A1F4B" w:rsidRPr="008A1F4B" w:rsidRDefault="008A1F4B" w:rsidP="008A1F4B">
      <w:pPr>
        <w:pStyle w:val="NormalWeb"/>
        <w:rPr>
          <w:rFonts w:ascii="Calibri" w:hAnsi="Calibri" w:cs="Calibri"/>
          <w:sz w:val="22"/>
        </w:rPr>
      </w:pPr>
      <w:r w:rsidRPr="008A1F4B">
        <w:rPr>
          <w:rFonts w:ascii="Calibri" w:hAnsi="Calibri" w:cs="Calibri"/>
          <w:sz w:val="22"/>
        </w:rPr>
        <w:t>MCKENNA, J. (2011)</w:t>
      </w:r>
      <w:r w:rsidRPr="008A1F4B">
        <w:rPr>
          <w:rFonts w:ascii="Calibri" w:hAnsi="Calibri" w:cs="Calibri"/>
          <w:i/>
          <w:iCs/>
          <w:sz w:val="22"/>
        </w:rPr>
        <w:t xml:space="preserve"> Moving Toward</w:t>
      </w:r>
      <w:r w:rsidRPr="008A1F4B">
        <w:rPr>
          <w:rFonts w:ascii="Calibri" w:hAnsi="Calibri" w:cs="Calibri"/>
          <w:i/>
          <w:iCs/>
          <w:sz w:val="22"/>
        </w:rPr>
        <w:br/>
        <w:t>Real-Time Data</w:t>
      </w:r>
      <w:r w:rsidRPr="008A1F4B">
        <w:rPr>
          <w:rFonts w:ascii="Calibri" w:hAnsi="Calibri" w:cs="Calibri"/>
          <w:i/>
          <w:iCs/>
          <w:sz w:val="22"/>
        </w:rPr>
        <w:br/>
        <w:t>Warehousing</w:t>
      </w:r>
      <w:r w:rsidRPr="008A1F4B">
        <w:rPr>
          <w:rFonts w:ascii="Calibri" w:hAnsi="Calibri" w:cs="Calibri"/>
          <w:sz w:val="22"/>
        </w:rPr>
        <w:t>.</w:t>
      </w:r>
    </w:p>
    <w:p w:rsidR="008A1F4B" w:rsidRPr="008A1F4B" w:rsidRDefault="008A1F4B" w:rsidP="008A1F4B">
      <w:pPr>
        <w:pStyle w:val="NormalWeb"/>
        <w:rPr>
          <w:rFonts w:ascii="Calibri" w:hAnsi="Calibri" w:cs="Calibri"/>
          <w:sz w:val="22"/>
        </w:rPr>
      </w:pPr>
      <w:r w:rsidRPr="008A1F4B">
        <w:rPr>
          <w:rFonts w:ascii="Calibri" w:hAnsi="Calibri" w:cs="Calibri"/>
          <w:sz w:val="22"/>
        </w:rPr>
        <w:t>MICROSOFT (2017)</w:t>
      </w:r>
      <w:r w:rsidRPr="008A1F4B">
        <w:rPr>
          <w:rFonts w:ascii="Calibri" w:hAnsi="Calibri" w:cs="Calibri"/>
          <w:i/>
          <w:iCs/>
          <w:sz w:val="22"/>
        </w:rPr>
        <w:t xml:space="preserve"> CREATE </w:t>
      </w:r>
      <w:proofErr w:type="gramStart"/>
      <w:r w:rsidRPr="008A1F4B">
        <w:rPr>
          <w:rFonts w:ascii="Calibri" w:hAnsi="Calibri" w:cs="Calibri"/>
          <w:i/>
          <w:iCs/>
          <w:sz w:val="22"/>
        </w:rPr>
        <w:t>TRIGGER</w:t>
      </w:r>
      <w:proofErr w:type="gramEnd"/>
      <w:r w:rsidRPr="008A1F4B">
        <w:rPr>
          <w:rFonts w:ascii="Calibri" w:hAnsi="Calibri" w:cs="Calibri"/>
          <w:i/>
          <w:iCs/>
          <w:sz w:val="22"/>
        </w:rPr>
        <w:br/>
      </w:r>
      <w:r w:rsidRPr="008A1F4B">
        <w:rPr>
          <w:rFonts w:ascii="Calibri" w:hAnsi="Calibri" w:cs="Calibri"/>
          <w:sz w:val="22"/>
        </w:rPr>
        <w:t>[Accessed Jan 2019].</w:t>
      </w:r>
    </w:p>
    <w:p w:rsidR="008A1F4B" w:rsidRPr="008A1F4B" w:rsidRDefault="008A1F4B" w:rsidP="008A1F4B">
      <w:pPr>
        <w:pStyle w:val="NormalWeb"/>
        <w:rPr>
          <w:rFonts w:ascii="Calibri" w:hAnsi="Calibri" w:cs="Calibri"/>
          <w:sz w:val="22"/>
        </w:rPr>
      </w:pPr>
      <w:r w:rsidRPr="008A1F4B">
        <w:rPr>
          <w:rFonts w:ascii="Calibri" w:hAnsi="Calibri" w:cs="Calibri"/>
          <w:sz w:val="22"/>
        </w:rPr>
        <w:t>NGUYEN MANH THO and TJOA MIN, A. (2006)</w:t>
      </w:r>
      <w:r w:rsidRPr="008A1F4B">
        <w:rPr>
          <w:rFonts w:ascii="Calibri" w:hAnsi="Calibri" w:cs="Calibri"/>
          <w:i/>
          <w:iCs/>
          <w:sz w:val="22"/>
        </w:rPr>
        <w:t xml:space="preserve"> Zero-Latency Data Warehousing (ZLDWH): the </w:t>
      </w:r>
      <w:r w:rsidRPr="008A1F4B">
        <w:rPr>
          <w:rFonts w:ascii="Calibri" w:hAnsi="Calibri" w:cs="Calibri"/>
          <w:i/>
          <w:iCs/>
          <w:sz w:val="22"/>
        </w:rPr>
        <w:br/>
        <w:t xml:space="preserve">State-of-the-art and experimental </w:t>
      </w:r>
      <w:r w:rsidRPr="008A1F4B">
        <w:rPr>
          <w:rFonts w:ascii="Calibri" w:hAnsi="Calibri" w:cs="Calibri"/>
          <w:i/>
          <w:iCs/>
          <w:sz w:val="22"/>
        </w:rPr>
        <w:br/>
        <w:t>implementation approaches</w:t>
      </w:r>
      <w:r w:rsidRPr="008A1F4B">
        <w:rPr>
          <w:rFonts w:ascii="Calibri" w:hAnsi="Calibri" w:cs="Calibri"/>
          <w:sz w:val="22"/>
        </w:rPr>
        <w:t>: IEEE.</w:t>
      </w:r>
    </w:p>
    <w:p w:rsidR="008A1F4B" w:rsidRPr="008A1F4B" w:rsidRDefault="008A1F4B" w:rsidP="008A1F4B">
      <w:pPr>
        <w:pStyle w:val="NormalWeb"/>
        <w:rPr>
          <w:rFonts w:ascii="Calibri" w:hAnsi="Calibri" w:cs="Calibri"/>
          <w:sz w:val="22"/>
        </w:rPr>
      </w:pPr>
      <w:r w:rsidRPr="008A1F4B">
        <w:rPr>
          <w:rFonts w:ascii="Calibri" w:hAnsi="Calibri" w:cs="Calibri"/>
          <w:sz w:val="22"/>
        </w:rPr>
        <w:t>POSTGRESQL (2019)</w:t>
      </w:r>
      <w:r w:rsidRPr="008A1F4B">
        <w:rPr>
          <w:rFonts w:ascii="Calibri" w:hAnsi="Calibri" w:cs="Calibri"/>
          <w:i/>
          <w:iCs/>
          <w:sz w:val="22"/>
        </w:rPr>
        <w:t xml:space="preserve"> </w:t>
      </w:r>
      <w:proofErr w:type="spellStart"/>
      <w:r w:rsidRPr="008A1F4B">
        <w:rPr>
          <w:rFonts w:ascii="Calibri" w:hAnsi="Calibri" w:cs="Calibri"/>
          <w:i/>
          <w:iCs/>
          <w:sz w:val="22"/>
        </w:rPr>
        <w:t>PostgreSQL</w:t>
      </w:r>
      <w:proofErr w:type="gramStart"/>
      <w:r w:rsidRPr="008A1F4B">
        <w:rPr>
          <w:rFonts w:ascii="Calibri" w:hAnsi="Calibri" w:cs="Calibri"/>
          <w:i/>
          <w:iCs/>
          <w:sz w:val="22"/>
        </w:rPr>
        <w:t>:dblink</w:t>
      </w:r>
      <w:proofErr w:type="spellEnd"/>
      <w:proofErr w:type="gramEnd"/>
      <w:r w:rsidRPr="008A1F4B">
        <w:rPr>
          <w:rFonts w:ascii="Calibri" w:hAnsi="Calibri" w:cs="Calibri"/>
          <w:i/>
          <w:iCs/>
          <w:sz w:val="22"/>
        </w:rPr>
        <w:br/>
      </w:r>
      <w:r w:rsidRPr="008A1F4B">
        <w:rPr>
          <w:rFonts w:ascii="Calibri" w:hAnsi="Calibri" w:cs="Calibri"/>
          <w:sz w:val="22"/>
        </w:rPr>
        <w:t xml:space="preserve">. </w:t>
      </w:r>
      <w:hyperlink r:id="rId7" w:tgtFrame="_blank" w:history="1">
        <w:r w:rsidRPr="008A1F4B">
          <w:rPr>
            <w:rStyle w:val="Hyperlink"/>
            <w:rFonts w:ascii="Calibri" w:hAnsi="Calibri" w:cs="Calibri"/>
            <w:sz w:val="22"/>
          </w:rPr>
          <w:t>https://www.postgresql.org/docs/10/contrib-dblink-function.html</w:t>
        </w:r>
      </w:hyperlink>
      <w:r w:rsidRPr="008A1F4B">
        <w:rPr>
          <w:rFonts w:ascii="Calibri" w:hAnsi="Calibri" w:cs="Calibri"/>
          <w:sz w:val="22"/>
        </w:rPr>
        <w:t xml:space="preserve"> </w:t>
      </w:r>
      <w:proofErr w:type="spellStart"/>
      <w:proofErr w:type="gramStart"/>
      <w:r w:rsidRPr="008A1F4B">
        <w:rPr>
          <w:rFonts w:ascii="Calibri" w:hAnsi="Calibri" w:cs="Calibri"/>
          <w:sz w:val="22"/>
        </w:rPr>
        <w:t>ed</w:t>
      </w:r>
      <w:proofErr w:type="spellEnd"/>
      <w:proofErr w:type="gramEnd"/>
      <w:r w:rsidRPr="008A1F4B">
        <w:rPr>
          <w:rFonts w:ascii="Calibri" w:hAnsi="Calibri" w:cs="Calibri"/>
          <w:sz w:val="22"/>
        </w:rPr>
        <w:t xml:space="preserve"> Available from: </w:t>
      </w:r>
      <w:hyperlink r:id="rId8" w:tgtFrame="_blank" w:history="1">
        <w:r w:rsidRPr="008A1F4B">
          <w:rPr>
            <w:rStyle w:val="Hyperlink"/>
            <w:rFonts w:ascii="Calibri" w:hAnsi="Calibri" w:cs="Calibri"/>
            <w:sz w:val="22"/>
          </w:rPr>
          <w:t>https://www.postgresql.org/docs/10/contrib-dblink-function.html</w:t>
        </w:r>
      </w:hyperlink>
      <w:r w:rsidRPr="008A1F4B">
        <w:rPr>
          <w:rFonts w:ascii="Calibri" w:hAnsi="Calibri" w:cs="Calibri"/>
          <w:sz w:val="22"/>
        </w:rPr>
        <w:t xml:space="preserve"> [Accessed Jan 02, 2019].</w:t>
      </w:r>
    </w:p>
    <w:p w:rsidR="008A1F4B" w:rsidRPr="008A1F4B" w:rsidRDefault="008A1F4B" w:rsidP="008A1F4B">
      <w:pPr>
        <w:pStyle w:val="NormalWeb"/>
        <w:rPr>
          <w:rFonts w:ascii="Calibri" w:hAnsi="Calibri" w:cs="Calibri"/>
          <w:sz w:val="22"/>
        </w:rPr>
      </w:pPr>
      <w:r w:rsidRPr="008A1F4B">
        <w:rPr>
          <w:rFonts w:ascii="Calibri" w:hAnsi="Calibri" w:cs="Calibri"/>
          <w:sz w:val="22"/>
        </w:rPr>
        <w:t>RAM PRABHU and DO LYMAN (2000)</w:t>
      </w:r>
      <w:r w:rsidRPr="008A1F4B">
        <w:rPr>
          <w:rFonts w:ascii="Calibri" w:hAnsi="Calibri" w:cs="Calibri"/>
          <w:i/>
          <w:iCs/>
          <w:sz w:val="22"/>
        </w:rPr>
        <w:t xml:space="preserve"> Extracting Delta for Incremental Data Warehouse Maintenance</w:t>
      </w:r>
      <w:r w:rsidRPr="008A1F4B">
        <w:rPr>
          <w:rFonts w:ascii="Calibri" w:hAnsi="Calibri" w:cs="Calibri"/>
          <w:sz w:val="22"/>
        </w:rPr>
        <w:t>: IEEE.</w:t>
      </w:r>
    </w:p>
    <w:p w:rsidR="008A1F4B" w:rsidRPr="008A1F4B" w:rsidRDefault="008A1F4B" w:rsidP="008A1F4B">
      <w:pPr>
        <w:pStyle w:val="NormalWeb"/>
        <w:rPr>
          <w:rFonts w:ascii="Calibri" w:hAnsi="Calibri" w:cs="Calibri"/>
          <w:sz w:val="22"/>
        </w:rPr>
      </w:pPr>
      <w:r w:rsidRPr="008A1F4B">
        <w:rPr>
          <w:rFonts w:ascii="Calibri" w:hAnsi="Calibri" w:cs="Calibri"/>
          <w:sz w:val="22"/>
        </w:rPr>
        <w:t>SHARDA, R.et al. (2015)</w:t>
      </w:r>
      <w:r w:rsidRPr="008A1F4B">
        <w:rPr>
          <w:rFonts w:ascii="Calibri" w:hAnsi="Calibri" w:cs="Calibri"/>
          <w:i/>
          <w:iCs/>
          <w:sz w:val="22"/>
        </w:rPr>
        <w:t xml:space="preserve"> Business Intelligence: A Managerial Perspective on Analytics, International Edition</w:t>
      </w:r>
      <w:r w:rsidRPr="008A1F4B">
        <w:rPr>
          <w:rFonts w:ascii="Calibri" w:hAnsi="Calibri" w:cs="Calibri"/>
          <w:sz w:val="22"/>
        </w:rPr>
        <w:t xml:space="preserve">. Third ed. Harlow, United Kingdom, UNITED KINGDOM: Pearson Education Limited. Available from: </w:t>
      </w:r>
      <w:hyperlink r:id="rId9" w:tgtFrame="_blank" w:history="1">
        <w:r w:rsidRPr="008A1F4B">
          <w:rPr>
            <w:rStyle w:val="Hyperlink"/>
            <w:rFonts w:ascii="Calibri" w:hAnsi="Calibri" w:cs="Calibri"/>
            <w:sz w:val="22"/>
          </w:rPr>
          <w:t>http://ebookcentral.proquest.com/lib/dmu/detail.action?docID=5173893</w:t>
        </w:r>
      </w:hyperlink>
      <w:r w:rsidRPr="008A1F4B">
        <w:rPr>
          <w:rFonts w:ascii="Calibri" w:hAnsi="Calibri" w:cs="Calibri"/>
          <w:sz w:val="22"/>
        </w:rPr>
        <w:t xml:space="preserve"> [Accessed Nov 3, 2018].</w:t>
      </w:r>
    </w:p>
    <w:p w:rsidR="008A1F4B" w:rsidRPr="008A1F4B" w:rsidRDefault="008A1F4B" w:rsidP="008A1F4B">
      <w:pPr>
        <w:pStyle w:val="NormalWeb"/>
        <w:rPr>
          <w:rFonts w:ascii="Calibri" w:hAnsi="Calibri" w:cs="Calibri"/>
          <w:sz w:val="22"/>
        </w:rPr>
      </w:pPr>
      <w:r w:rsidRPr="008A1F4B">
        <w:rPr>
          <w:rFonts w:ascii="Calibri" w:hAnsi="Calibri" w:cs="Calibri"/>
          <w:sz w:val="22"/>
        </w:rPr>
        <w:t>SHI, J.et al. (2008)</w:t>
      </w:r>
      <w:r w:rsidRPr="008A1F4B">
        <w:rPr>
          <w:rFonts w:ascii="Calibri" w:hAnsi="Calibri" w:cs="Calibri"/>
          <w:i/>
          <w:iCs/>
          <w:sz w:val="22"/>
        </w:rPr>
        <w:t xml:space="preserve"> Study on Log-Based Change Data Capture and Handling Mechanism in</w:t>
      </w:r>
      <w:r w:rsidRPr="008A1F4B">
        <w:rPr>
          <w:rFonts w:ascii="Calibri" w:hAnsi="Calibri" w:cs="Calibri"/>
          <w:i/>
          <w:iCs/>
          <w:sz w:val="22"/>
        </w:rPr>
        <w:br/>
        <w:t>Real-Time Data Warehouse</w:t>
      </w:r>
      <w:r w:rsidRPr="008A1F4B">
        <w:rPr>
          <w:rFonts w:ascii="Calibri" w:hAnsi="Calibri" w:cs="Calibri"/>
          <w:sz w:val="22"/>
        </w:rPr>
        <w:t>: IEEE.</w:t>
      </w:r>
    </w:p>
    <w:p w:rsidR="008A1F4B" w:rsidRPr="008A1F4B" w:rsidRDefault="008A1F4B" w:rsidP="008A1F4B">
      <w:pPr>
        <w:pStyle w:val="NormalWeb"/>
        <w:rPr>
          <w:rFonts w:ascii="Calibri" w:hAnsi="Calibri" w:cs="Calibri"/>
          <w:sz w:val="22"/>
        </w:rPr>
      </w:pPr>
      <w:r w:rsidRPr="008A1F4B">
        <w:rPr>
          <w:rFonts w:ascii="Calibri" w:hAnsi="Calibri" w:cs="Calibri"/>
          <w:sz w:val="22"/>
        </w:rPr>
        <w:t>VALÊNCIO ROBERTO CARLOS, MARIOTO HENRIQUE MATHEUS and ZAFALON DONEGA FRANCISCO GERALDO (2013)</w:t>
      </w:r>
      <w:r w:rsidRPr="008A1F4B">
        <w:rPr>
          <w:rFonts w:ascii="Calibri" w:hAnsi="Calibri" w:cs="Calibri"/>
          <w:i/>
          <w:iCs/>
          <w:sz w:val="22"/>
        </w:rPr>
        <w:t xml:space="preserve"> Real Time Delta Extraction Based on Triggers to Support Data Warehousing</w:t>
      </w:r>
      <w:r w:rsidRPr="008A1F4B">
        <w:rPr>
          <w:rFonts w:ascii="Calibri" w:hAnsi="Calibri" w:cs="Calibri"/>
          <w:sz w:val="22"/>
        </w:rPr>
        <w:t>: IEEE.</w:t>
      </w:r>
    </w:p>
    <w:p w:rsidR="008A1F4B" w:rsidRPr="008A1F4B" w:rsidRDefault="008A1F4B" w:rsidP="008A1F4B">
      <w:pPr>
        <w:pStyle w:val="NormalWeb"/>
        <w:rPr>
          <w:rFonts w:ascii="Calibri" w:hAnsi="Calibri" w:cs="Calibri"/>
          <w:sz w:val="22"/>
        </w:rPr>
      </w:pPr>
      <w:r w:rsidRPr="008A1F4B">
        <w:rPr>
          <w:rFonts w:ascii="Calibri" w:hAnsi="Calibri" w:cs="Calibri"/>
          <w:sz w:val="22"/>
        </w:rPr>
        <w:t>VASSILIADIS, P. and SIMITSIS, A. (2009)</w:t>
      </w:r>
      <w:r w:rsidRPr="008A1F4B">
        <w:rPr>
          <w:rFonts w:ascii="Calibri" w:hAnsi="Calibri" w:cs="Calibri"/>
          <w:i/>
          <w:iCs/>
          <w:sz w:val="22"/>
        </w:rPr>
        <w:t xml:space="preserve"> Near Real Time ETL</w:t>
      </w:r>
      <w:r w:rsidRPr="008A1F4B">
        <w:rPr>
          <w:rFonts w:ascii="Calibri" w:hAnsi="Calibri" w:cs="Calibri"/>
          <w:sz w:val="22"/>
        </w:rPr>
        <w:t>: Springer.</w:t>
      </w:r>
    </w:p>
    <w:p w:rsidR="00E37C66" w:rsidRPr="00407E2D" w:rsidRDefault="008A1F4B" w:rsidP="008A1F4B">
      <w:r w:rsidRPr="008A1F4B">
        <w:rPr>
          <w:rFonts w:ascii="Calibri" w:eastAsia="Times New Roman" w:hAnsi="Calibri" w:cs="Calibri"/>
        </w:rPr>
        <w:lastRenderedPageBreak/>
        <w:t> </w:t>
      </w:r>
      <w:r w:rsidR="00A07BF9">
        <w:fldChar w:fldCharType="end"/>
      </w:r>
    </w:p>
    <w:sectPr w:rsidR="00E37C66" w:rsidRPr="00407E2D"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8A6470"/>
    <w:multiLevelType w:val="hybridMultilevel"/>
    <w:tmpl w:val="AD90DC8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 w15:restartNumberingAfterBreak="0">
    <w:nsid w:val="6E4F20D7"/>
    <w:multiLevelType w:val="hybridMultilevel"/>
    <w:tmpl w:val="F82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06DEC"/>
    <w:rsid w:val="00020A11"/>
    <w:rsid w:val="00021D3B"/>
    <w:rsid w:val="00024848"/>
    <w:rsid w:val="00026450"/>
    <w:rsid w:val="0003305F"/>
    <w:rsid w:val="000371EF"/>
    <w:rsid w:val="000526F6"/>
    <w:rsid w:val="00073671"/>
    <w:rsid w:val="00084597"/>
    <w:rsid w:val="00092A6C"/>
    <w:rsid w:val="000A281E"/>
    <w:rsid w:val="000A628E"/>
    <w:rsid w:val="000B6AFA"/>
    <w:rsid w:val="000D05E0"/>
    <w:rsid w:val="000D258C"/>
    <w:rsid w:val="000D4F45"/>
    <w:rsid w:val="000E35E9"/>
    <w:rsid w:val="00124259"/>
    <w:rsid w:val="00135FC0"/>
    <w:rsid w:val="00146F12"/>
    <w:rsid w:val="00156EDC"/>
    <w:rsid w:val="00171C73"/>
    <w:rsid w:val="00174C83"/>
    <w:rsid w:val="001A7B8E"/>
    <w:rsid w:val="001B1EF3"/>
    <w:rsid w:val="001C05B6"/>
    <w:rsid w:val="001C36F7"/>
    <w:rsid w:val="001C6E8C"/>
    <w:rsid w:val="001D3AEB"/>
    <w:rsid w:val="001E63CB"/>
    <w:rsid w:val="001F5A9C"/>
    <w:rsid w:val="002029F6"/>
    <w:rsid w:val="002044B7"/>
    <w:rsid w:val="002071EC"/>
    <w:rsid w:val="002132FB"/>
    <w:rsid w:val="00236CD3"/>
    <w:rsid w:val="00242B53"/>
    <w:rsid w:val="00244D5A"/>
    <w:rsid w:val="002659BF"/>
    <w:rsid w:val="002673A7"/>
    <w:rsid w:val="0027335C"/>
    <w:rsid w:val="00275C17"/>
    <w:rsid w:val="00293A09"/>
    <w:rsid w:val="00296570"/>
    <w:rsid w:val="002A246B"/>
    <w:rsid w:val="002A3AB2"/>
    <w:rsid w:val="002A70BD"/>
    <w:rsid w:val="002B4AA6"/>
    <w:rsid w:val="002B7234"/>
    <w:rsid w:val="002D7E94"/>
    <w:rsid w:val="002E05C1"/>
    <w:rsid w:val="002E19CC"/>
    <w:rsid w:val="002F2B14"/>
    <w:rsid w:val="0031198B"/>
    <w:rsid w:val="00312F92"/>
    <w:rsid w:val="003210EA"/>
    <w:rsid w:val="00321D6A"/>
    <w:rsid w:val="00337DA7"/>
    <w:rsid w:val="00362538"/>
    <w:rsid w:val="003A1668"/>
    <w:rsid w:val="003A31B5"/>
    <w:rsid w:val="003A5E9A"/>
    <w:rsid w:val="003B5F01"/>
    <w:rsid w:val="003F3056"/>
    <w:rsid w:val="003F3ACF"/>
    <w:rsid w:val="003F5627"/>
    <w:rsid w:val="00407E2D"/>
    <w:rsid w:val="00412FBD"/>
    <w:rsid w:val="004371C2"/>
    <w:rsid w:val="004734C0"/>
    <w:rsid w:val="0047515B"/>
    <w:rsid w:val="004871B2"/>
    <w:rsid w:val="0049144F"/>
    <w:rsid w:val="004A0AD0"/>
    <w:rsid w:val="004A33FF"/>
    <w:rsid w:val="004A38FD"/>
    <w:rsid w:val="004A4665"/>
    <w:rsid w:val="004A7FF5"/>
    <w:rsid w:val="004B7B40"/>
    <w:rsid w:val="004D28B6"/>
    <w:rsid w:val="004F06C9"/>
    <w:rsid w:val="004F32A0"/>
    <w:rsid w:val="00513974"/>
    <w:rsid w:val="005310DF"/>
    <w:rsid w:val="00542068"/>
    <w:rsid w:val="005764A4"/>
    <w:rsid w:val="005B0681"/>
    <w:rsid w:val="005B48E8"/>
    <w:rsid w:val="005B64E8"/>
    <w:rsid w:val="005B6988"/>
    <w:rsid w:val="005C4BEB"/>
    <w:rsid w:val="005D34C1"/>
    <w:rsid w:val="005D7F13"/>
    <w:rsid w:val="005E317F"/>
    <w:rsid w:val="005E6398"/>
    <w:rsid w:val="006109C8"/>
    <w:rsid w:val="00613091"/>
    <w:rsid w:val="00623067"/>
    <w:rsid w:val="00644361"/>
    <w:rsid w:val="00652A91"/>
    <w:rsid w:val="006571D0"/>
    <w:rsid w:val="00662079"/>
    <w:rsid w:val="006639BD"/>
    <w:rsid w:val="00672C8D"/>
    <w:rsid w:val="00682B00"/>
    <w:rsid w:val="00696D47"/>
    <w:rsid w:val="006A352D"/>
    <w:rsid w:val="006F2A5A"/>
    <w:rsid w:val="00700754"/>
    <w:rsid w:val="00717A51"/>
    <w:rsid w:val="00720B52"/>
    <w:rsid w:val="00723629"/>
    <w:rsid w:val="00760340"/>
    <w:rsid w:val="00767D76"/>
    <w:rsid w:val="007747BE"/>
    <w:rsid w:val="00776A75"/>
    <w:rsid w:val="00795BCB"/>
    <w:rsid w:val="007B1126"/>
    <w:rsid w:val="007E0777"/>
    <w:rsid w:val="007E743E"/>
    <w:rsid w:val="007E7A70"/>
    <w:rsid w:val="008025CB"/>
    <w:rsid w:val="00805D0D"/>
    <w:rsid w:val="008178CE"/>
    <w:rsid w:val="008212C3"/>
    <w:rsid w:val="00822E54"/>
    <w:rsid w:val="0082379C"/>
    <w:rsid w:val="00826B54"/>
    <w:rsid w:val="008334F9"/>
    <w:rsid w:val="00840A95"/>
    <w:rsid w:val="00880B8C"/>
    <w:rsid w:val="008814FF"/>
    <w:rsid w:val="00891927"/>
    <w:rsid w:val="008A1F4B"/>
    <w:rsid w:val="008B3F1E"/>
    <w:rsid w:val="008C7620"/>
    <w:rsid w:val="008E568F"/>
    <w:rsid w:val="008F311B"/>
    <w:rsid w:val="00932EEB"/>
    <w:rsid w:val="00932F86"/>
    <w:rsid w:val="00937227"/>
    <w:rsid w:val="00942C73"/>
    <w:rsid w:val="009471E3"/>
    <w:rsid w:val="0098442A"/>
    <w:rsid w:val="00993CB8"/>
    <w:rsid w:val="009949B9"/>
    <w:rsid w:val="00995E43"/>
    <w:rsid w:val="009970BD"/>
    <w:rsid w:val="009B3A7F"/>
    <w:rsid w:val="009C0C7F"/>
    <w:rsid w:val="009C1CA4"/>
    <w:rsid w:val="009C3B4E"/>
    <w:rsid w:val="009D6036"/>
    <w:rsid w:val="009D73CE"/>
    <w:rsid w:val="009F4B7E"/>
    <w:rsid w:val="00A07BF9"/>
    <w:rsid w:val="00A216B9"/>
    <w:rsid w:val="00A21ACF"/>
    <w:rsid w:val="00A30149"/>
    <w:rsid w:val="00A31540"/>
    <w:rsid w:val="00A445C8"/>
    <w:rsid w:val="00A53821"/>
    <w:rsid w:val="00A60FB8"/>
    <w:rsid w:val="00A8432C"/>
    <w:rsid w:val="00AC0FDB"/>
    <w:rsid w:val="00AF72F6"/>
    <w:rsid w:val="00B04A73"/>
    <w:rsid w:val="00B05EA6"/>
    <w:rsid w:val="00B22974"/>
    <w:rsid w:val="00B30284"/>
    <w:rsid w:val="00B32723"/>
    <w:rsid w:val="00B66908"/>
    <w:rsid w:val="00B926DD"/>
    <w:rsid w:val="00B94958"/>
    <w:rsid w:val="00BA503A"/>
    <w:rsid w:val="00BB5EC3"/>
    <w:rsid w:val="00BC2530"/>
    <w:rsid w:val="00BC6096"/>
    <w:rsid w:val="00BD4DB9"/>
    <w:rsid w:val="00BF0D61"/>
    <w:rsid w:val="00C03C07"/>
    <w:rsid w:val="00C0670A"/>
    <w:rsid w:val="00C15090"/>
    <w:rsid w:val="00C21B95"/>
    <w:rsid w:val="00C42D84"/>
    <w:rsid w:val="00C76DBF"/>
    <w:rsid w:val="00CD238D"/>
    <w:rsid w:val="00D01695"/>
    <w:rsid w:val="00D10CEF"/>
    <w:rsid w:val="00D304FD"/>
    <w:rsid w:val="00D3313C"/>
    <w:rsid w:val="00D419B8"/>
    <w:rsid w:val="00D4521C"/>
    <w:rsid w:val="00D7173F"/>
    <w:rsid w:val="00D765E3"/>
    <w:rsid w:val="00D91094"/>
    <w:rsid w:val="00D91C16"/>
    <w:rsid w:val="00DC3036"/>
    <w:rsid w:val="00DC5559"/>
    <w:rsid w:val="00DD4C63"/>
    <w:rsid w:val="00E15874"/>
    <w:rsid w:val="00E273C9"/>
    <w:rsid w:val="00E37C66"/>
    <w:rsid w:val="00E43B41"/>
    <w:rsid w:val="00E70F8D"/>
    <w:rsid w:val="00E8427F"/>
    <w:rsid w:val="00E8450B"/>
    <w:rsid w:val="00E94DBF"/>
    <w:rsid w:val="00E976AF"/>
    <w:rsid w:val="00EA344D"/>
    <w:rsid w:val="00EB3267"/>
    <w:rsid w:val="00EB7B1C"/>
    <w:rsid w:val="00EC7D66"/>
    <w:rsid w:val="00ED75BF"/>
    <w:rsid w:val="00F0364E"/>
    <w:rsid w:val="00F13FE2"/>
    <w:rsid w:val="00F21AD8"/>
    <w:rsid w:val="00F421EE"/>
    <w:rsid w:val="00F46720"/>
    <w:rsid w:val="00F53EE8"/>
    <w:rsid w:val="00F6036F"/>
    <w:rsid w:val="00F9048C"/>
    <w:rsid w:val="00F906F2"/>
    <w:rsid w:val="00F90D61"/>
    <w:rsid w:val="00FA4740"/>
    <w:rsid w:val="00FD5797"/>
    <w:rsid w:val="00FE1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37C66"/>
    <w:rPr>
      <w:color w:val="0000FF"/>
      <w:u w:val="single"/>
    </w:rPr>
  </w:style>
  <w:style w:type="paragraph" w:styleId="ListParagraph">
    <w:name w:val="List Paragraph"/>
    <w:basedOn w:val="Normal"/>
    <w:uiPriority w:val="34"/>
    <w:qFormat/>
    <w:rsid w:val="001A7B8E"/>
    <w:pPr>
      <w:ind w:left="720"/>
      <w:contextualSpacing/>
    </w:pPr>
  </w:style>
  <w:style w:type="paragraph" w:styleId="TOCHeading">
    <w:name w:val="TOC Heading"/>
    <w:basedOn w:val="Heading1"/>
    <w:next w:val="Normal"/>
    <w:uiPriority w:val="39"/>
    <w:unhideWhenUsed/>
    <w:qFormat/>
    <w:rsid w:val="00C0670A"/>
    <w:pPr>
      <w:outlineLvl w:val="9"/>
    </w:pPr>
  </w:style>
  <w:style w:type="paragraph" w:styleId="TOC2">
    <w:name w:val="toc 2"/>
    <w:basedOn w:val="Normal"/>
    <w:next w:val="Normal"/>
    <w:autoRedefine/>
    <w:uiPriority w:val="39"/>
    <w:unhideWhenUsed/>
    <w:rsid w:val="00C0670A"/>
    <w:pPr>
      <w:spacing w:after="100"/>
      <w:ind w:left="220"/>
    </w:pPr>
  </w:style>
  <w:style w:type="paragraph" w:styleId="TOC1">
    <w:name w:val="toc 1"/>
    <w:basedOn w:val="Normal"/>
    <w:next w:val="Normal"/>
    <w:autoRedefine/>
    <w:uiPriority w:val="39"/>
    <w:unhideWhenUsed/>
    <w:rsid w:val="00C0670A"/>
    <w:pPr>
      <w:spacing w:after="100"/>
    </w:pPr>
  </w:style>
  <w:style w:type="paragraph" w:styleId="TOC3">
    <w:name w:val="toc 3"/>
    <w:basedOn w:val="Normal"/>
    <w:next w:val="Normal"/>
    <w:autoRedefine/>
    <w:uiPriority w:val="39"/>
    <w:unhideWhenUsed/>
    <w:rsid w:val="00C0670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526289">
      <w:bodyDiv w:val="1"/>
      <w:marLeft w:val="0"/>
      <w:marRight w:val="0"/>
      <w:marTop w:val="0"/>
      <w:marBottom w:val="0"/>
      <w:divBdr>
        <w:top w:val="none" w:sz="0" w:space="0" w:color="auto"/>
        <w:left w:val="none" w:sz="0" w:space="0" w:color="auto"/>
        <w:bottom w:val="none" w:sz="0" w:space="0" w:color="auto"/>
        <w:right w:val="none" w:sz="0" w:space="0" w:color="auto"/>
      </w:divBdr>
    </w:div>
    <w:div w:id="124003628">
      <w:bodyDiv w:val="1"/>
      <w:marLeft w:val="0"/>
      <w:marRight w:val="0"/>
      <w:marTop w:val="0"/>
      <w:marBottom w:val="0"/>
      <w:divBdr>
        <w:top w:val="none" w:sz="0" w:space="0" w:color="auto"/>
        <w:left w:val="none" w:sz="0" w:space="0" w:color="auto"/>
        <w:bottom w:val="none" w:sz="0" w:space="0" w:color="auto"/>
        <w:right w:val="none" w:sz="0" w:space="0" w:color="auto"/>
      </w:divBdr>
    </w:div>
    <w:div w:id="124784665">
      <w:bodyDiv w:val="1"/>
      <w:marLeft w:val="0"/>
      <w:marRight w:val="0"/>
      <w:marTop w:val="0"/>
      <w:marBottom w:val="0"/>
      <w:divBdr>
        <w:top w:val="none" w:sz="0" w:space="0" w:color="auto"/>
        <w:left w:val="none" w:sz="0" w:space="0" w:color="auto"/>
        <w:bottom w:val="none" w:sz="0" w:space="0" w:color="auto"/>
        <w:right w:val="none" w:sz="0" w:space="0" w:color="auto"/>
      </w:divBdr>
    </w:div>
    <w:div w:id="209389080">
      <w:bodyDiv w:val="1"/>
      <w:marLeft w:val="0"/>
      <w:marRight w:val="0"/>
      <w:marTop w:val="0"/>
      <w:marBottom w:val="0"/>
      <w:divBdr>
        <w:top w:val="none" w:sz="0" w:space="0" w:color="auto"/>
        <w:left w:val="none" w:sz="0" w:space="0" w:color="auto"/>
        <w:bottom w:val="none" w:sz="0" w:space="0" w:color="auto"/>
        <w:right w:val="none" w:sz="0" w:space="0" w:color="auto"/>
      </w:divBdr>
    </w:div>
    <w:div w:id="270207218">
      <w:bodyDiv w:val="1"/>
      <w:marLeft w:val="0"/>
      <w:marRight w:val="0"/>
      <w:marTop w:val="0"/>
      <w:marBottom w:val="0"/>
      <w:divBdr>
        <w:top w:val="none" w:sz="0" w:space="0" w:color="auto"/>
        <w:left w:val="none" w:sz="0" w:space="0" w:color="auto"/>
        <w:bottom w:val="none" w:sz="0" w:space="0" w:color="auto"/>
        <w:right w:val="none" w:sz="0" w:space="0" w:color="auto"/>
      </w:divBdr>
    </w:div>
    <w:div w:id="376392122">
      <w:bodyDiv w:val="1"/>
      <w:marLeft w:val="0"/>
      <w:marRight w:val="0"/>
      <w:marTop w:val="0"/>
      <w:marBottom w:val="0"/>
      <w:divBdr>
        <w:top w:val="none" w:sz="0" w:space="0" w:color="auto"/>
        <w:left w:val="none" w:sz="0" w:space="0" w:color="auto"/>
        <w:bottom w:val="none" w:sz="0" w:space="0" w:color="auto"/>
        <w:right w:val="none" w:sz="0" w:space="0" w:color="auto"/>
      </w:divBdr>
    </w:div>
    <w:div w:id="377247590">
      <w:bodyDiv w:val="1"/>
      <w:marLeft w:val="0"/>
      <w:marRight w:val="0"/>
      <w:marTop w:val="0"/>
      <w:marBottom w:val="0"/>
      <w:divBdr>
        <w:top w:val="none" w:sz="0" w:space="0" w:color="auto"/>
        <w:left w:val="none" w:sz="0" w:space="0" w:color="auto"/>
        <w:bottom w:val="none" w:sz="0" w:space="0" w:color="auto"/>
        <w:right w:val="none" w:sz="0" w:space="0" w:color="auto"/>
      </w:divBdr>
    </w:div>
    <w:div w:id="390545980">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638147507">
      <w:bodyDiv w:val="1"/>
      <w:marLeft w:val="0"/>
      <w:marRight w:val="0"/>
      <w:marTop w:val="0"/>
      <w:marBottom w:val="0"/>
      <w:divBdr>
        <w:top w:val="none" w:sz="0" w:space="0" w:color="auto"/>
        <w:left w:val="none" w:sz="0" w:space="0" w:color="auto"/>
        <w:bottom w:val="none" w:sz="0" w:space="0" w:color="auto"/>
        <w:right w:val="none" w:sz="0" w:space="0" w:color="auto"/>
      </w:divBdr>
    </w:div>
    <w:div w:id="654377897">
      <w:bodyDiv w:val="1"/>
      <w:marLeft w:val="0"/>
      <w:marRight w:val="0"/>
      <w:marTop w:val="0"/>
      <w:marBottom w:val="0"/>
      <w:divBdr>
        <w:top w:val="none" w:sz="0" w:space="0" w:color="auto"/>
        <w:left w:val="none" w:sz="0" w:space="0" w:color="auto"/>
        <w:bottom w:val="none" w:sz="0" w:space="0" w:color="auto"/>
        <w:right w:val="none" w:sz="0" w:space="0" w:color="auto"/>
      </w:divBdr>
    </w:div>
    <w:div w:id="673265596">
      <w:bodyDiv w:val="1"/>
      <w:marLeft w:val="0"/>
      <w:marRight w:val="0"/>
      <w:marTop w:val="0"/>
      <w:marBottom w:val="0"/>
      <w:divBdr>
        <w:top w:val="none" w:sz="0" w:space="0" w:color="auto"/>
        <w:left w:val="none" w:sz="0" w:space="0" w:color="auto"/>
        <w:bottom w:val="none" w:sz="0" w:space="0" w:color="auto"/>
        <w:right w:val="none" w:sz="0" w:space="0" w:color="auto"/>
      </w:divBdr>
    </w:div>
    <w:div w:id="689184635">
      <w:bodyDiv w:val="1"/>
      <w:marLeft w:val="0"/>
      <w:marRight w:val="0"/>
      <w:marTop w:val="0"/>
      <w:marBottom w:val="0"/>
      <w:divBdr>
        <w:top w:val="none" w:sz="0" w:space="0" w:color="auto"/>
        <w:left w:val="none" w:sz="0" w:space="0" w:color="auto"/>
        <w:bottom w:val="none" w:sz="0" w:space="0" w:color="auto"/>
        <w:right w:val="none" w:sz="0" w:space="0" w:color="auto"/>
      </w:divBdr>
    </w:div>
    <w:div w:id="747650898">
      <w:bodyDiv w:val="1"/>
      <w:marLeft w:val="0"/>
      <w:marRight w:val="0"/>
      <w:marTop w:val="0"/>
      <w:marBottom w:val="0"/>
      <w:divBdr>
        <w:top w:val="none" w:sz="0" w:space="0" w:color="auto"/>
        <w:left w:val="none" w:sz="0" w:space="0" w:color="auto"/>
        <w:bottom w:val="none" w:sz="0" w:space="0" w:color="auto"/>
        <w:right w:val="none" w:sz="0" w:space="0" w:color="auto"/>
      </w:divBdr>
    </w:div>
    <w:div w:id="813333780">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966282294">
      <w:bodyDiv w:val="1"/>
      <w:marLeft w:val="0"/>
      <w:marRight w:val="0"/>
      <w:marTop w:val="0"/>
      <w:marBottom w:val="0"/>
      <w:divBdr>
        <w:top w:val="none" w:sz="0" w:space="0" w:color="auto"/>
        <w:left w:val="none" w:sz="0" w:space="0" w:color="auto"/>
        <w:bottom w:val="none" w:sz="0" w:space="0" w:color="auto"/>
        <w:right w:val="none" w:sz="0" w:space="0" w:color="auto"/>
      </w:divBdr>
    </w:div>
    <w:div w:id="968977048">
      <w:bodyDiv w:val="1"/>
      <w:marLeft w:val="0"/>
      <w:marRight w:val="0"/>
      <w:marTop w:val="0"/>
      <w:marBottom w:val="0"/>
      <w:divBdr>
        <w:top w:val="none" w:sz="0" w:space="0" w:color="auto"/>
        <w:left w:val="none" w:sz="0" w:space="0" w:color="auto"/>
        <w:bottom w:val="none" w:sz="0" w:space="0" w:color="auto"/>
        <w:right w:val="none" w:sz="0" w:space="0" w:color="auto"/>
      </w:divBdr>
    </w:div>
    <w:div w:id="993030516">
      <w:bodyDiv w:val="1"/>
      <w:marLeft w:val="0"/>
      <w:marRight w:val="0"/>
      <w:marTop w:val="0"/>
      <w:marBottom w:val="0"/>
      <w:divBdr>
        <w:top w:val="none" w:sz="0" w:space="0" w:color="auto"/>
        <w:left w:val="none" w:sz="0" w:space="0" w:color="auto"/>
        <w:bottom w:val="none" w:sz="0" w:space="0" w:color="auto"/>
        <w:right w:val="none" w:sz="0" w:space="0" w:color="auto"/>
      </w:divBdr>
    </w:div>
    <w:div w:id="1016998299">
      <w:bodyDiv w:val="1"/>
      <w:marLeft w:val="0"/>
      <w:marRight w:val="0"/>
      <w:marTop w:val="0"/>
      <w:marBottom w:val="0"/>
      <w:divBdr>
        <w:top w:val="none" w:sz="0" w:space="0" w:color="auto"/>
        <w:left w:val="none" w:sz="0" w:space="0" w:color="auto"/>
        <w:bottom w:val="none" w:sz="0" w:space="0" w:color="auto"/>
        <w:right w:val="none" w:sz="0" w:space="0" w:color="auto"/>
      </w:divBdr>
    </w:div>
    <w:div w:id="1060791782">
      <w:bodyDiv w:val="1"/>
      <w:marLeft w:val="0"/>
      <w:marRight w:val="0"/>
      <w:marTop w:val="0"/>
      <w:marBottom w:val="0"/>
      <w:divBdr>
        <w:top w:val="none" w:sz="0" w:space="0" w:color="auto"/>
        <w:left w:val="none" w:sz="0" w:space="0" w:color="auto"/>
        <w:bottom w:val="none" w:sz="0" w:space="0" w:color="auto"/>
        <w:right w:val="none" w:sz="0" w:space="0" w:color="auto"/>
      </w:divBdr>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147280814">
      <w:bodyDiv w:val="1"/>
      <w:marLeft w:val="0"/>
      <w:marRight w:val="0"/>
      <w:marTop w:val="0"/>
      <w:marBottom w:val="0"/>
      <w:divBdr>
        <w:top w:val="none" w:sz="0" w:space="0" w:color="auto"/>
        <w:left w:val="none" w:sz="0" w:space="0" w:color="auto"/>
        <w:bottom w:val="none" w:sz="0" w:space="0" w:color="auto"/>
        <w:right w:val="none" w:sz="0" w:space="0" w:color="auto"/>
      </w:divBdr>
    </w:div>
    <w:div w:id="1160543353">
      <w:bodyDiv w:val="1"/>
      <w:marLeft w:val="0"/>
      <w:marRight w:val="0"/>
      <w:marTop w:val="0"/>
      <w:marBottom w:val="0"/>
      <w:divBdr>
        <w:top w:val="none" w:sz="0" w:space="0" w:color="auto"/>
        <w:left w:val="none" w:sz="0" w:space="0" w:color="auto"/>
        <w:bottom w:val="none" w:sz="0" w:space="0" w:color="auto"/>
        <w:right w:val="none" w:sz="0" w:space="0" w:color="auto"/>
      </w:divBdr>
    </w:div>
    <w:div w:id="1313565515">
      <w:bodyDiv w:val="1"/>
      <w:marLeft w:val="0"/>
      <w:marRight w:val="0"/>
      <w:marTop w:val="0"/>
      <w:marBottom w:val="0"/>
      <w:divBdr>
        <w:top w:val="none" w:sz="0" w:space="0" w:color="auto"/>
        <w:left w:val="none" w:sz="0" w:space="0" w:color="auto"/>
        <w:bottom w:val="none" w:sz="0" w:space="0" w:color="auto"/>
        <w:right w:val="none" w:sz="0" w:space="0" w:color="auto"/>
      </w:divBdr>
    </w:div>
    <w:div w:id="1351760081">
      <w:bodyDiv w:val="1"/>
      <w:marLeft w:val="0"/>
      <w:marRight w:val="0"/>
      <w:marTop w:val="0"/>
      <w:marBottom w:val="0"/>
      <w:divBdr>
        <w:top w:val="none" w:sz="0" w:space="0" w:color="auto"/>
        <w:left w:val="none" w:sz="0" w:space="0" w:color="auto"/>
        <w:bottom w:val="none" w:sz="0" w:space="0" w:color="auto"/>
        <w:right w:val="none" w:sz="0" w:space="0" w:color="auto"/>
      </w:divBdr>
    </w:div>
    <w:div w:id="1376157315">
      <w:bodyDiv w:val="1"/>
      <w:marLeft w:val="0"/>
      <w:marRight w:val="0"/>
      <w:marTop w:val="0"/>
      <w:marBottom w:val="0"/>
      <w:divBdr>
        <w:top w:val="none" w:sz="0" w:space="0" w:color="auto"/>
        <w:left w:val="none" w:sz="0" w:space="0" w:color="auto"/>
        <w:bottom w:val="none" w:sz="0" w:space="0" w:color="auto"/>
        <w:right w:val="none" w:sz="0" w:space="0" w:color="auto"/>
      </w:divBdr>
    </w:div>
    <w:div w:id="1533570008">
      <w:bodyDiv w:val="1"/>
      <w:marLeft w:val="0"/>
      <w:marRight w:val="0"/>
      <w:marTop w:val="0"/>
      <w:marBottom w:val="0"/>
      <w:divBdr>
        <w:top w:val="none" w:sz="0" w:space="0" w:color="auto"/>
        <w:left w:val="none" w:sz="0" w:space="0" w:color="auto"/>
        <w:bottom w:val="none" w:sz="0" w:space="0" w:color="auto"/>
        <w:right w:val="none" w:sz="0" w:space="0" w:color="auto"/>
      </w:divBdr>
    </w:div>
    <w:div w:id="1599176256">
      <w:bodyDiv w:val="1"/>
      <w:marLeft w:val="0"/>
      <w:marRight w:val="0"/>
      <w:marTop w:val="0"/>
      <w:marBottom w:val="0"/>
      <w:divBdr>
        <w:top w:val="none" w:sz="0" w:space="0" w:color="auto"/>
        <w:left w:val="none" w:sz="0" w:space="0" w:color="auto"/>
        <w:bottom w:val="none" w:sz="0" w:space="0" w:color="auto"/>
        <w:right w:val="none" w:sz="0" w:space="0" w:color="auto"/>
      </w:divBdr>
    </w:div>
    <w:div w:id="1622607455">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 w:id="1734936126">
      <w:bodyDiv w:val="1"/>
      <w:marLeft w:val="0"/>
      <w:marRight w:val="0"/>
      <w:marTop w:val="0"/>
      <w:marBottom w:val="0"/>
      <w:divBdr>
        <w:top w:val="none" w:sz="0" w:space="0" w:color="auto"/>
        <w:left w:val="none" w:sz="0" w:space="0" w:color="auto"/>
        <w:bottom w:val="none" w:sz="0" w:space="0" w:color="auto"/>
        <w:right w:val="none" w:sz="0" w:space="0" w:color="auto"/>
      </w:divBdr>
    </w:div>
    <w:div w:id="1780685250">
      <w:bodyDiv w:val="1"/>
      <w:marLeft w:val="0"/>
      <w:marRight w:val="0"/>
      <w:marTop w:val="0"/>
      <w:marBottom w:val="0"/>
      <w:divBdr>
        <w:top w:val="none" w:sz="0" w:space="0" w:color="auto"/>
        <w:left w:val="none" w:sz="0" w:space="0" w:color="auto"/>
        <w:bottom w:val="none" w:sz="0" w:space="0" w:color="auto"/>
        <w:right w:val="none" w:sz="0" w:space="0" w:color="auto"/>
      </w:divBdr>
    </w:div>
    <w:div w:id="1803303650">
      <w:bodyDiv w:val="1"/>
      <w:marLeft w:val="0"/>
      <w:marRight w:val="0"/>
      <w:marTop w:val="0"/>
      <w:marBottom w:val="0"/>
      <w:divBdr>
        <w:top w:val="none" w:sz="0" w:space="0" w:color="auto"/>
        <w:left w:val="none" w:sz="0" w:space="0" w:color="auto"/>
        <w:bottom w:val="none" w:sz="0" w:space="0" w:color="auto"/>
        <w:right w:val="none" w:sz="0" w:space="0" w:color="auto"/>
      </w:divBdr>
    </w:div>
    <w:div w:id="1806197903">
      <w:bodyDiv w:val="1"/>
      <w:marLeft w:val="0"/>
      <w:marRight w:val="0"/>
      <w:marTop w:val="0"/>
      <w:marBottom w:val="0"/>
      <w:divBdr>
        <w:top w:val="none" w:sz="0" w:space="0" w:color="auto"/>
        <w:left w:val="none" w:sz="0" w:space="0" w:color="auto"/>
        <w:bottom w:val="none" w:sz="0" w:space="0" w:color="auto"/>
        <w:right w:val="none" w:sz="0" w:space="0" w:color="auto"/>
      </w:divBdr>
    </w:div>
    <w:div w:id="1883326182">
      <w:bodyDiv w:val="1"/>
      <w:marLeft w:val="0"/>
      <w:marRight w:val="0"/>
      <w:marTop w:val="0"/>
      <w:marBottom w:val="0"/>
      <w:divBdr>
        <w:top w:val="none" w:sz="0" w:space="0" w:color="auto"/>
        <w:left w:val="none" w:sz="0" w:space="0" w:color="auto"/>
        <w:bottom w:val="none" w:sz="0" w:space="0" w:color="auto"/>
        <w:right w:val="none" w:sz="0" w:space="0" w:color="auto"/>
      </w:divBdr>
    </w:div>
    <w:div w:id="1918898553">
      <w:bodyDiv w:val="1"/>
      <w:marLeft w:val="0"/>
      <w:marRight w:val="0"/>
      <w:marTop w:val="0"/>
      <w:marBottom w:val="0"/>
      <w:divBdr>
        <w:top w:val="none" w:sz="0" w:space="0" w:color="auto"/>
        <w:left w:val="none" w:sz="0" w:space="0" w:color="auto"/>
        <w:bottom w:val="none" w:sz="0" w:space="0" w:color="auto"/>
        <w:right w:val="none" w:sz="0" w:space="0" w:color="auto"/>
      </w:divBdr>
    </w:div>
    <w:div w:id="2010862180">
      <w:bodyDiv w:val="1"/>
      <w:marLeft w:val="0"/>
      <w:marRight w:val="0"/>
      <w:marTop w:val="0"/>
      <w:marBottom w:val="0"/>
      <w:divBdr>
        <w:top w:val="none" w:sz="0" w:space="0" w:color="auto"/>
        <w:left w:val="none" w:sz="0" w:space="0" w:color="auto"/>
        <w:bottom w:val="none" w:sz="0" w:space="0" w:color="auto"/>
        <w:right w:val="none" w:sz="0" w:space="0" w:color="auto"/>
      </w:divBdr>
    </w:div>
    <w:div w:id="2028021009">
      <w:bodyDiv w:val="1"/>
      <w:marLeft w:val="0"/>
      <w:marRight w:val="0"/>
      <w:marTop w:val="0"/>
      <w:marBottom w:val="0"/>
      <w:divBdr>
        <w:top w:val="none" w:sz="0" w:space="0" w:color="auto"/>
        <w:left w:val="none" w:sz="0" w:space="0" w:color="auto"/>
        <w:bottom w:val="none" w:sz="0" w:space="0" w:color="auto"/>
        <w:right w:val="none" w:sz="0" w:space="0" w:color="auto"/>
      </w:divBdr>
    </w:div>
    <w:div w:id="2045671471">
      <w:bodyDiv w:val="1"/>
      <w:marLeft w:val="0"/>
      <w:marRight w:val="0"/>
      <w:marTop w:val="0"/>
      <w:marBottom w:val="0"/>
      <w:divBdr>
        <w:top w:val="none" w:sz="0" w:space="0" w:color="auto"/>
        <w:left w:val="none" w:sz="0" w:space="0" w:color="auto"/>
        <w:bottom w:val="none" w:sz="0" w:space="0" w:color="auto"/>
        <w:right w:val="none" w:sz="0" w:space="0" w:color="auto"/>
      </w:divBdr>
    </w:div>
    <w:div w:id="2104186249">
      <w:bodyDiv w:val="1"/>
      <w:marLeft w:val="0"/>
      <w:marRight w:val="0"/>
      <w:marTop w:val="0"/>
      <w:marBottom w:val="0"/>
      <w:divBdr>
        <w:top w:val="none" w:sz="0" w:space="0" w:color="auto"/>
        <w:left w:val="none" w:sz="0" w:space="0" w:color="auto"/>
        <w:bottom w:val="none" w:sz="0" w:space="0" w:color="auto"/>
        <w:right w:val="none" w:sz="0" w:space="0" w:color="auto"/>
      </w:divBdr>
    </w:div>
    <w:div w:id="214646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cs/10/contrib-dblink-function.html" TargetMode="External"/><Relationship Id="rId3" Type="http://schemas.openxmlformats.org/officeDocument/2006/relationships/styles" Target="styles.xml"/><Relationship Id="rId7" Type="http://schemas.openxmlformats.org/officeDocument/2006/relationships/hyperlink" Target="https://www.postgresql.org/docs/10/contrib-dblink-function.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ebookcentral.proquest.com/lib/dmu/detail.action?docID=1313513"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bookcentral.proquest.com/lib/dmu/detail.action?docID=51738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3BE50-44CD-4DE2-8DE7-C9F2AEAAC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5</TotalTime>
  <Pages>13</Pages>
  <Words>4820</Words>
  <Characters>27474</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32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147</cp:revision>
  <dcterms:created xsi:type="dcterms:W3CDTF">2018-11-03T11:38:00Z</dcterms:created>
  <dcterms:modified xsi:type="dcterms:W3CDTF">2019-01-04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